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B21EE" w:rsidRDefault="00F02C0C" w:rsidP="00F02C0C">
      <w:pPr>
        <w:spacing w:line="480" w:lineRule="auto"/>
        <w:rPr>
          <w:b/>
        </w:rPr>
      </w:pPr>
      <w:r w:rsidRPr="00F02C0C">
        <w:rPr>
          <w:b/>
        </w:rPr>
        <w:t>Supplementa</w:t>
      </w:r>
      <w:r w:rsidR="00126991">
        <w:rPr>
          <w:b/>
        </w:rPr>
        <w:t>l</w:t>
      </w:r>
      <w:r w:rsidRPr="00F02C0C">
        <w:rPr>
          <w:b/>
        </w:rPr>
        <w:t xml:space="preserve"> Methods</w:t>
      </w:r>
      <w:r>
        <w:rPr>
          <w:b/>
        </w:rPr>
        <w:t xml:space="preserve"> S1</w:t>
      </w:r>
      <w:r w:rsidRPr="00F02C0C">
        <w:rPr>
          <w:b/>
        </w:rPr>
        <w:t>:</w:t>
      </w:r>
    </w:p>
    <w:p w:rsidR="00D12977" w:rsidRDefault="00126991" w:rsidP="00126991">
      <w:pPr>
        <w:spacing w:line="480" w:lineRule="auto"/>
        <w:ind w:firstLine="360"/>
      </w:pPr>
      <w:r w:rsidRPr="00235857">
        <w:rPr>
          <w:i/>
        </w:rPr>
        <w:t xml:space="preserve">Mass spectrometric and chromatographic methods and instrumentation </w:t>
      </w:r>
      <w:r w:rsidR="00D12977">
        <w:rPr>
          <w:i/>
        </w:rPr>
        <w:t>–</w:t>
      </w:r>
      <w:r>
        <w:rPr>
          <w:i/>
        </w:rPr>
        <w:t xml:space="preserve"> </w:t>
      </w:r>
    </w:p>
    <w:p w:rsidR="00AD3BF0" w:rsidRDefault="00D12977" w:rsidP="00D12977">
      <w:pPr>
        <w:spacing w:line="480" w:lineRule="auto"/>
        <w:ind w:firstLine="360"/>
      </w:pPr>
      <w:r>
        <w:rPr>
          <w:u w:val="single"/>
        </w:rPr>
        <w:t>AB SCIEX</w:t>
      </w:r>
      <w:r w:rsidRPr="00AE4AD0">
        <w:rPr>
          <w:u w:val="single"/>
        </w:rPr>
        <w:t xml:space="preserve"> TripleTOF</w:t>
      </w:r>
      <w:r>
        <w:rPr>
          <w:u w:val="single"/>
        </w:rPr>
        <w:t xml:space="preserve"> </w:t>
      </w:r>
      <w:r w:rsidRPr="00AE4AD0">
        <w:rPr>
          <w:u w:val="single"/>
        </w:rPr>
        <w:t>5600</w:t>
      </w:r>
      <w:r>
        <w:rPr>
          <w:u w:val="single"/>
        </w:rPr>
        <w:t>:</w:t>
      </w:r>
      <w:r>
        <w:t xml:space="preserve">  Samples were</w:t>
      </w:r>
      <w:r w:rsidRPr="00701BDD">
        <w:t xml:space="preserve"> analyzed by reverse-phase HPLC-</w:t>
      </w:r>
      <w:r>
        <w:t>ESI-</w:t>
      </w:r>
      <w:r w:rsidRPr="00701BDD">
        <w:t xml:space="preserve">MS/MS using an </w:t>
      </w:r>
      <w:proofErr w:type="spellStart"/>
      <w:r w:rsidRPr="00701BDD">
        <w:t>Eksigent</w:t>
      </w:r>
      <w:proofErr w:type="spellEnd"/>
      <w:r w:rsidRPr="00701BDD">
        <w:t xml:space="preserve"> </w:t>
      </w:r>
      <w:r>
        <w:t xml:space="preserve">Ultra Plus </w:t>
      </w:r>
      <w:proofErr w:type="spellStart"/>
      <w:r w:rsidRPr="00701BDD">
        <w:t>nano</w:t>
      </w:r>
      <w:proofErr w:type="spellEnd"/>
      <w:r w:rsidRPr="00701BDD">
        <w:t>-LC 2D HPLC system (Dublin, CA) wh</w:t>
      </w:r>
      <w:r w:rsidR="005859B3">
        <w:t xml:space="preserve">ich was directly connected to an </w:t>
      </w:r>
      <w:r w:rsidR="00114F7A">
        <w:t xml:space="preserve">AB SCIEX </w:t>
      </w:r>
      <w:r w:rsidRPr="00701BDD">
        <w:t>quadrupole time-of-flight (</w:t>
      </w:r>
      <w:proofErr w:type="spellStart"/>
      <w:r w:rsidRPr="00701BDD">
        <w:t>QqTOF</w:t>
      </w:r>
      <w:proofErr w:type="spellEnd"/>
      <w:r w:rsidRPr="00701BDD">
        <w:t xml:space="preserve">) </w:t>
      </w:r>
      <w:r>
        <w:t>TripleTOF 5600</w:t>
      </w:r>
      <w:r w:rsidRPr="00701BDD">
        <w:t xml:space="preserve"> mass spectrometer (</w:t>
      </w:r>
      <w:r>
        <w:t>AB</w:t>
      </w:r>
      <w:r w:rsidRPr="00701BDD">
        <w:t xml:space="preserve"> </w:t>
      </w:r>
      <w:r>
        <w:t>SCIEX</w:t>
      </w:r>
      <w:r w:rsidRPr="00701BDD">
        <w:t>, Concord, CAN)</w:t>
      </w:r>
      <w:r>
        <w:t xml:space="preserve"> in direct injection mode</w:t>
      </w:r>
      <w:r w:rsidRPr="00701BDD">
        <w:t xml:space="preserve">. </w:t>
      </w:r>
      <w:r>
        <w:t xml:space="preserve"> The </w:t>
      </w:r>
      <w:proofErr w:type="spellStart"/>
      <w:r>
        <w:t>autosampler</w:t>
      </w:r>
      <w:proofErr w:type="spellEnd"/>
      <w:r>
        <w:t xml:space="preserve"> was operated in full injection mode overfilling a 1 </w:t>
      </w:r>
      <w:r w:rsidRPr="00701BDD">
        <w:t>µ</w:t>
      </w:r>
      <w:r>
        <w:t xml:space="preserve">l loop with 3 </w:t>
      </w:r>
      <w:r w:rsidRPr="00701BDD">
        <w:t>µ</w:t>
      </w:r>
      <w:r>
        <w:t xml:space="preserve">l analyte for optimal sample delivery reproducibility.  </w:t>
      </w:r>
      <w:r w:rsidRPr="00701BDD">
        <w:t xml:space="preserve">Briefly, </w:t>
      </w:r>
      <w:r>
        <w:t xml:space="preserve">after injection, </w:t>
      </w:r>
      <w:r w:rsidRPr="00701BDD">
        <w:t xml:space="preserve">peptide mixtures were </w:t>
      </w:r>
      <w:r>
        <w:t xml:space="preserve">transferred </w:t>
      </w:r>
      <w:r w:rsidRPr="00701BDD">
        <w:t xml:space="preserve">onto the analytical C18-nanocapillary HPLC column (C18 Acclaim PepMap100, </w:t>
      </w:r>
      <w:r>
        <w:t>75</w:t>
      </w:r>
      <w:r w:rsidRPr="00701BDD">
        <w:t xml:space="preserve"> µm I.D. x 15 cm, 3 µm particle size, 100 Å pore size, </w:t>
      </w:r>
      <w:proofErr w:type="spellStart"/>
      <w:r w:rsidRPr="00701BDD">
        <w:t>Dionex</w:t>
      </w:r>
      <w:proofErr w:type="spellEnd"/>
      <w:r w:rsidRPr="00701BDD">
        <w:t xml:space="preserve">, Sunnyvale, CA) and eluted at a flow rate of 300 </w:t>
      </w:r>
      <w:proofErr w:type="spellStart"/>
      <w:r w:rsidRPr="00701BDD">
        <w:t>nL</w:t>
      </w:r>
      <w:proofErr w:type="spellEnd"/>
      <w:r w:rsidRPr="00701BDD">
        <w:t xml:space="preserve">/min using the following gradient: </w:t>
      </w:r>
      <w:r>
        <w:t xml:space="preserve">3% </w:t>
      </w:r>
      <w:r w:rsidRPr="008B79A5">
        <w:t>solvent B in A (from 0-13 min), 3-7% solvent B in A (from 13-16 min), 7-25% solvent B in A (from 16-48 min), 25-40% solvent B in A (from 48-65 min), 40-90% solvent</w:t>
      </w:r>
      <w:r w:rsidR="005859B3">
        <w:t xml:space="preserve"> B in A (from 65-75 min) and </w:t>
      </w:r>
      <w:r w:rsidRPr="008B79A5">
        <w:t>90% solvent B in A (from 75-85 min), with a total runtime of 120 min including mobile phase equilibration.</w:t>
      </w:r>
      <w:r>
        <w:t xml:space="preserve">  </w:t>
      </w:r>
      <w:r w:rsidRPr="007723FF">
        <w:t>So</w:t>
      </w:r>
      <w:r w:rsidR="005859B3">
        <w:t>lvents were prepared as follows:</w:t>
      </w:r>
      <w:r w:rsidRPr="007723FF">
        <w:t xml:space="preserve"> mobile phase A: 2% acetonitrile/98% </w:t>
      </w:r>
      <w:r>
        <w:t xml:space="preserve">of </w:t>
      </w:r>
      <w:r w:rsidRPr="007723FF">
        <w:t xml:space="preserve">0.1% formic acid (v/v) in water, and mobile phase B: 98% acetonitrile/2% of 0.1% formic acid (v/v) in water.  </w:t>
      </w:r>
      <w:r w:rsidRPr="00701BDD">
        <w:t xml:space="preserve">Mass spectra and tandem mass spectra were recorded in positive-ion </w:t>
      </w:r>
      <w:r>
        <w:t xml:space="preserve">and “high-sensitivity” </w:t>
      </w:r>
      <w:r w:rsidRPr="00701BDD">
        <w:t xml:space="preserve">mode with a resolution of </w:t>
      </w:r>
      <w:r>
        <w:t>~3</w:t>
      </w:r>
      <w:r w:rsidRPr="00701BDD">
        <w:t>5</w:t>
      </w:r>
      <w:r>
        <w:t>,</w:t>
      </w:r>
      <w:r w:rsidRPr="00701BDD">
        <w:t xml:space="preserve">000 full-width half-maximum.  </w:t>
      </w:r>
      <w:r>
        <w:t xml:space="preserve">The </w:t>
      </w:r>
      <w:proofErr w:type="spellStart"/>
      <w:r>
        <w:t>nanospray</w:t>
      </w:r>
      <w:proofErr w:type="spellEnd"/>
      <w:r>
        <w:t xml:space="preserve"> needle voltage was typically 2,400 V in HPLC-MS mode.  After acquisition of ~ </w:t>
      </w:r>
      <w:r w:rsidR="00A70B46">
        <w:t>3</w:t>
      </w:r>
      <w:r>
        <w:t xml:space="preserve"> samples, TOF MS spectra and TOF MS/MS spectra were </w:t>
      </w:r>
      <w:r w:rsidRPr="00427FF3">
        <w:t xml:space="preserve">automatically calibrated during dynamic LC-MS &amp; MS/MS </w:t>
      </w:r>
      <w:proofErr w:type="spellStart"/>
      <w:r w:rsidRPr="00427FF3">
        <w:t>autocalibration</w:t>
      </w:r>
      <w:proofErr w:type="spellEnd"/>
      <w:r w:rsidRPr="00427FF3">
        <w:t xml:space="preserve"> acquisitions injecting </w:t>
      </w:r>
      <w:proofErr w:type="gramStart"/>
      <w:r w:rsidRPr="00427FF3">
        <w:t xml:space="preserve">25 </w:t>
      </w:r>
      <w:proofErr w:type="spellStart"/>
      <w:r w:rsidRPr="00427FF3">
        <w:t>fmol</w:t>
      </w:r>
      <w:proofErr w:type="spellEnd"/>
      <w:r w:rsidRPr="00427FF3">
        <w:t xml:space="preserve"> beta-</w:t>
      </w:r>
      <w:proofErr w:type="spellStart"/>
      <w:r w:rsidRPr="00427FF3">
        <w:t>galactosidase</w:t>
      </w:r>
      <w:proofErr w:type="spellEnd"/>
      <w:proofErr w:type="gramEnd"/>
      <w:r w:rsidRPr="00427FF3">
        <w:t xml:space="preserve">. </w:t>
      </w:r>
      <w:r w:rsidR="00AD3BF0" w:rsidRPr="00427FF3">
        <w:t xml:space="preserve"> </w:t>
      </w:r>
      <w:r w:rsidR="00427FF3" w:rsidRPr="00427FF3">
        <w:t xml:space="preserve">Automatic re-calibration of TOF-MS and TOF-MS/MS scans (after every 3 samples) guaranteed reliably high mass accuracy and MS detector precision over an extended period of time (weeks) without interruption of the HPLC-MS/MS acquisitions. </w:t>
      </w:r>
      <w:r w:rsidR="00AD3BF0" w:rsidRPr="00427FF3">
        <w:t xml:space="preserve">Two </w:t>
      </w:r>
      <w:r w:rsidR="00AD3BF0" w:rsidRPr="00427FF3">
        <w:lastRenderedPageBreak/>
        <w:t xml:space="preserve">different mass spectrometric acquisition workflows were performed in this study: </w:t>
      </w:r>
      <w:r w:rsidR="00AD3BF0" w:rsidRPr="00427FF3">
        <w:rPr>
          <w:b/>
        </w:rPr>
        <w:t xml:space="preserve">1) </w:t>
      </w:r>
      <w:r w:rsidR="001D6BCE" w:rsidRPr="00427FF3">
        <w:rPr>
          <w:b/>
        </w:rPr>
        <w:t>D</w:t>
      </w:r>
      <w:r w:rsidR="00AD3BF0" w:rsidRPr="00427FF3">
        <w:rPr>
          <w:b/>
        </w:rPr>
        <w:t>ata dependent acquisitions</w:t>
      </w:r>
      <w:r w:rsidR="00AD3BF0" w:rsidRPr="00AD3BF0">
        <w:rPr>
          <w:b/>
        </w:rPr>
        <w:t xml:space="preserve"> on the TripleTOF 5600</w:t>
      </w:r>
      <w:r w:rsidR="00AD3BF0" w:rsidRPr="00AD3BF0">
        <w:t>:</w:t>
      </w:r>
      <w:r w:rsidR="00AD3BF0">
        <w:t xml:space="preserve"> for </w:t>
      </w:r>
      <w:r w:rsidRPr="00701BDD">
        <w:t xml:space="preserve">collision induced dissociation tandem mass spectrometry (CID-MS/MS), the mass window for precursor ion selection of the quadrupole mass analyzer was set to ± 1 </w:t>
      </w:r>
      <w:r w:rsidRPr="00701BDD">
        <w:rPr>
          <w:i/>
        </w:rPr>
        <w:t>m/z</w:t>
      </w:r>
      <w:r w:rsidRPr="00701BDD">
        <w:t>.  The precursor ions were fragmented in a collision cell using nitrogen as the collision gas.  Advanced information dependent acquisition (IDA) was used for MS/MS collection</w:t>
      </w:r>
      <w:r>
        <w:t xml:space="preserve"> on the TripleTOF 5600 </w:t>
      </w:r>
      <w:r w:rsidRPr="00701BDD">
        <w:t xml:space="preserve">to obtain MS/MS spectra for the </w:t>
      </w:r>
      <w:r w:rsidR="000F3DFE">
        <w:t>3</w:t>
      </w:r>
      <w:r>
        <w:t>0</w:t>
      </w:r>
      <w:r w:rsidRPr="00701BDD">
        <w:t xml:space="preserve"> most abundant parent ions following each survey </w:t>
      </w:r>
      <w:r>
        <w:t xml:space="preserve">MS1 </w:t>
      </w:r>
      <w:r w:rsidRPr="00701BDD">
        <w:t>scan</w:t>
      </w:r>
      <w:r>
        <w:t xml:space="preserve"> (</w:t>
      </w:r>
      <w:r w:rsidR="001D6BCE">
        <w:t xml:space="preserve">250 </w:t>
      </w:r>
      <w:proofErr w:type="spellStart"/>
      <w:r w:rsidR="001D6BCE">
        <w:t>msec</w:t>
      </w:r>
      <w:proofErr w:type="spellEnd"/>
      <w:r w:rsidR="001D6BCE">
        <w:t xml:space="preserve"> acquisition time per MS1 scan, and </w:t>
      </w:r>
      <w:r>
        <w:t xml:space="preserve">typically 50 </w:t>
      </w:r>
      <w:proofErr w:type="spellStart"/>
      <w:r>
        <w:t>msec</w:t>
      </w:r>
      <w:proofErr w:type="spellEnd"/>
      <w:r>
        <w:t xml:space="preserve"> acquisition time per each MS/MS)</w:t>
      </w:r>
      <w:r w:rsidRPr="00701BDD">
        <w:t xml:space="preserve">.  Dynamic exclusion features were based on value M not </w:t>
      </w:r>
      <w:r w:rsidRPr="00776F6F">
        <w:rPr>
          <w:i/>
        </w:rPr>
        <w:t>m/z</w:t>
      </w:r>
      <w:r w:rsidRPr="00701BDD">
        <w:t xml:space="preserve"> and were set to </w:t>
      </w:r>
      <w:r>
        <w:t xml:space="preserve">an </w:t>
      </w:r>
      <w:r w:rsidRPr="00701BDD">
        <w:t xml:space="preserve">exclusion mass width </w:t>
      </w:r>
      <w:r w:rsidRPr="008B79A5">
        <w:t xml:space="preserve">50 </w:t>
      </w:r>
      <w:proofErr w:type="spellStart"/>
      <w:r w:rsidRPr="008B79A5">
        <w:t>mDa</w:t>
      </w:r>
      <w:proofErr w:type="spellEnd"/>
      <w:r w:rsidRPr="008B79A5">
        <w:t xml:space="preserve"> and</w:t>
      </w:r>
      <w:r w:rsidRPr="00701BDD">
        <w:t xml:space="preserve"> </w:t>
      </w:r>
      <w:r>
        <w:t xml:space="preserve">an </w:t>
      </w:r>
      <w:r w:rsidRPr="00701BDD">
        <w:t xml:space="preserve">exclusion duration </w:t>
      </w:r>
      <w:r w:rsidRPr="008B79A5">
        <w:t>of 15-20 sec</w:t>
      </w:r>
      <w:r w:rsidRPr="00701BDD">
        <w:t xml:space="preserve">.  </w:t>
      </w:r>
      <w:r w:rsidR="001D6BCE">
        <w:rPr>
          <w:b/>
        </w:rPr>
        <w:t>2</w:t>
      </w:r>
      <w:r w:rsidR="00AD3BF0" w:rsidRPr="00AD3BF0">
        <w:rPr>
          <w:b/>
        </w:rPr>
        <w:t xml:space="preserve">) </w:t>
      </w:r>
      <w:r w:rsidR="001D6BCE">
        <w:rPr>
          <w:b/>
        </w:rPr>
        <w:t>D</w:t>
      </w:r>
      <w:r w:rsidR="00AD3BF0" w:rsidRPr="00AD3BF0">
        <w:rPr>
          <w:b/>
        </w:rPr>
        <w:t xml:space="preserve">ata </w:t>
      </w:r>
      <w:r w:rsidR="00AD3BF0">
        <w:rPr>
          <w:b/>
        </w:rPr>
        <w:t>in</w:t>
      </w:r>
      <w:r w:rsidR="00AD3BF0" w:rsidRPr="00AD3BF0">
        <w:rPr>
          <w:b/>
        </w:rPr>
        <w:t>dependent acquisitions on the TripleTOF 5600</w:t>
      </w:r>
      <w:r w:rsidR="00AD3BF0" w:rsidRPr="00AD3BF0">
        <w:t>:</w:t>
      </w:r>
      <w:r w:rsidR="001D6BCE">
        <w:t xml:space="preserve">  SWATH </w:t>
      </w:r>
      <w:r w:rsidR="002752DC">
        <w:t xml:space="preserve">MS2 </w:t>
      </w:r>
      <w:r w:rsidR="001D6BCE">
        <w:t xml:space="preserve">acquisitions.  In </w:t>
      </w:r>
      <w:r w:rsidR="00DA0AFE">
        <w:t>the</w:t>
      </w:r>
      <w:r w:rsidR="001D6BCE">
        <w:t xml:space="preserve"> SWATH </w:t>
      </w:r>
      <w:r w:rsidR="002752DC">
        <w:t xml:space="preserve">MS2 </w:t>
      </w:r>
      <w:r w:rsidR="001D6BCE">
        <w:t xml:space="preserve">acquisition, instead of the Q1 quadrupole transmitting a narrow mass range through to the collision cell, a wider window of ~25 </w:t>
      </w:r>
      <w:r w:rsidR="001D6BCE" w:rsidRPr="00C60B37">
        <w:rPr>
          <w:i/>
        </w:rPr>
        <w:t>m/z</w:t>
      </w:r>
      <w:r w:rsidR="001D6BCE">
        <w:t xml:space="preserve"> is passed in incremental steps over the full mass range (</w:t>
      </w:r>
      <w:r w:rsidR="001D6BCE" w:rsidRPr="001D6BCE">
        <w:rPr>
          <w:i/>
        </w:rPr>
        <w:t>m/z</w:t>
      </w:r>
      <w:r w:rsidR="001D6BCE">
        <w:t xml:space="preserve"> 400-1000</w:t>
      </w:r>
      <w:r w:rsidR="00DA0AFE">
        <w:t xml:space="preserve"> with 24 SWATH segments, 80 </w:t>
      </w:r>
      <w:bookmarkStart w:id="0" w:name="_GoBack"/>
      <w:bookmarkEnd w:id="0"/>
      <w:proofErr w:type="spellStart"/>
      <w:r w:rsidR="00DA0AFE">
        <w:t>msec</w:t>
      </w:r>
      <w:proofErr w:type="spellEnd"/>
      <w:r w:rsidR="00DA0AFE">
        <w:t xml:space="preserve"> accumulation time each, yielding a cycle time of 2.2 sec which includes one MS1 </w:t>
      </w:r>
      <w:r w:rsidR="004D31AC">
        <w:t xml:space="preserve">scan </w:t>
      </w:r>
      <w:r w:rsidR="00DA0AFE">
        <w:t xml:space="preserve">with 250 </w:t>
      </w:r>
      <w:proofErr w:type="spellStart"/>
      <w:r w:rsidR="00DA0AFE">
        <w:t>msec</w:t>
      </w:r>
      <w:proofErr w:type="spellEnd"/>
      <w:r w:rsidR="00DA0AFE">
        <w:t xml:space="preserve"> accumulation time</w:t>
      </w:r>
      <w:r w:rsidR="001D6BCE">
        <w:t xml:space="preserve">). </w:t>
      </w:r>
      <w:r w:rsidR="00DA0AFE">
        <w:t xml:space="preserve"> </w:t>
      </w:r>
      <w:r w:rsidR="001D6BCE">
        <w:t xml:space="preserve"> </w:t>
      </w:r>
      <w:r w:rsidR="006C1495">
        <w:t xml:space="preserve">SWATH </w:t>
      </w:r>
      <w:r w:rsidR="002752DC">
        <w:t xml:space="preserve">MS2 </w:t>
      </w:r>
      <w:r w:rsidR="001D6BCE">
        <w:t xml:space="preserve">produces complex MS/MS spectra which </w:t>
      </w:r>
      <w:r w:rsidR="006C1495">
        <w:t xml:space="preserve">are </w:t>
      </w:r>
      <w:r w:rsidR="001D6BCE">
        <w:t xml:space="preserve">a composite of all the analytes within each selected Q1 </w:t>
      </w:r>
      <w:r w:rsidR="001D6BCE" w:rsidRPr="000F64EA">
        <w:rPr>
          <w:i/>
        </w:rPr>
        <w:t>m/z</w:t>
      </w:r>
      <w:r w:rsidR="001D6BCE">
        <w:t xml:space="preserve"> window.</w:t>
      </w:r>
    </w:p>
    <w:p w:rsidR="00126991" w:rsidRDefault="00126991" w:rsidP="00126991">
      <w:pPr>
        <w:spacing w:line="480" w:lineRule="auto"/>
        <w:ind w:firstLine="360"/>
      </w:pPr>
    </w:p>
    <w:p w:rsidR="00126991" w:rsidRDefault="00126991" w:rsidP="00126991">
      <w:pPr>
        <w:spacing w:line="480" w:lineRule="auto"/>
        <w:ind w:firstLine="360"/>
        <w:rPr>
          <w:color w:val="000000"/>
        </w:rPr>
      </w:pPr>
      <w:proofErr w:type="spellStart"/>
      <w:r w:rsidRPr="00235857">
        <w:rPr>
          <w:i/>
        </w:rPr>
        <w:t>Bioinformatic</w:t>
      </w:r>
      <w:proofErr w:type="spellEnd"/>
      <w:r w:rsidRPr="00235857">
        <w:rPr>
          <w:i/>
        </w:rPr>
        <w:t xml:space="preserve"> database searches for TripleTOF</w:t>
      </w:r>
      <w:r>
        <w:rPr>
          <w:i/>
        </w:rPr>
        <w:t xml:space="preserve"> </w:t>
      </w:r>
      <w:r w:rsidRPr="00235857">
        <w:rPr>
          <w:i/>
        </w:rPr>
        <w:t xml:space="preserve">5600 </w:t>
      </w:r>
      <w:r>
        <w:rPr>
          <w:i/>
        </w:rPr>
        <w:t>-</w:t>
      </w:r>
      <w:r>
        <w:rPr>
          <w:b/>
        </w:rPr>
        <w:t xml:space="preserve"> </w:t>
      </w:r>
      <w:r>
        <w:rPr>
          <w:color w:val="000000"/>
        </w:rPr>
        <w:t xml:space="preserve">In this study, mass spectral data sets were analyzed and searched </w:t>
      </w:r>
      <w:r w:rsidR="00C241A8">
        <w:rPr>
          <w:color w:val="000000"/>
        </w:rPr>
        <w:t>with</w:t>
      </w:r>
      <w:r w:rsidRPr="003645B2">
        <w:rPr>
          <w:color w:val="000000"/>
        </w:rPr>
        <w:t xml:space="preserve"> </w:t>
      </w:r>
      <w:r>
        <w:rPr>
          <w:color w:val="000000"/>
        </w:rPr>
        <w:t xml:space="preserve">a </w:t>
      </w:r>
      <w:r w:rsidRPr="003645B2">
        <w:rPr>
          <w:color w:val="000000"/>
        </w:rPr>
        <w:t>Mascot</w:t>
      </w:r>
      <w:r>
        <w:rPr>
          <w:color w:val="000000"/>
        </w:rPr>
        <w:t xml:space="preserve"> </w:t>
      </w:r>
      <w:r w:rsidR="0094272D">
        <w:rPr>
          <w:color w:val="000000"/>
        </w:rPr>
        <w:t>[</w:t>
      </w:r>
      <w:proofErr w:type="spellStart"/>
      <w:r w:rsidR="0094272D" w:rsidRPr="0094272D">
        <w:rPr>
          <w:color w:val="000000"/>
        </w:rPr>
        <w:t>Pappin</w:t>
      </w:r>
      <w:proofErr w:type="spellEnd"/>
      <w:r w:rsidR="0094272D" w:rsidRPr="0094272D">
        <w:rPr>
          <w:color w:val="000000"/>
        </w:rPr>
        <w:t xml:space="preserve">, D. J. et al. (1993) </w:t>
      </w:r>
      <w:proofErr w:type="spellStart"/>
      <w:r w:rsidR="0094272D" w:rsidRPr="0094272D">
        <w:rPr>
          <w:i/>
          <w:color w:val="000000"/>
        </w:rPr>
        <w:t>Curr</w:t>
      </w:r>
      <w:proofErr w:type="spellEnd"/>
      <w:r w:rsidR="0094272D" w:rsidRPr="0094272D">
        <w:rPr>
          <w:i/>
          <w:color w:val="000000"/>
        </w:rPr>
        <w:t xml:space="preserve"> </w:t>
      </w:r>
      <w:proofErr w:type="spellStart"/>
      <w:r w:rsidR="0094272D" w:rsidRPr="0094272D">
        <w:rPr>
          <w:i/>
          <w:color w:val="000000"/>
        </w:rPr>
        <w:t>Biol</w:t>
      </w:r>
      <w:proofErr w:type="spellEnd"/>
      <w:r w:rsidR="0094272D" w:rsidRPr="0094272D">
        <w:rPr>
          <w:color w:val="000000"/>
        </w:rPr>
        <w:t xml:space="preserve"> </w:t>
      </w:r>
      <w:r w:rsidR="0094272D" w:rsidRPr="0094272D">
        <w:rPr>
          <w:b/>
          <w:color w:val="000000"/>
        </w:rPr>
        <w:t>3</w:t>
      </w:r>
      <w:r w:rsidR="0094272D" w:rsidRPr="0094272D">
        <w:rPr>
          <w:color w:val="000000"/>
        </w:rPr>
        <w:t>, 327-332</w:t>
      </w:r>
      <w:r w:rsidR="0094272D">
        <w:rPr>
          <w:color w:val="000000"/>
        </w:rPr>
        <w:t xml:space="preserve">] </w:t>
      </w:r>
      <w:r>
        <w:rPr>
          <w:color w:val="000000"/>
        </w:rPr>
        <w:t>server</w:t>
      </w:r>
      <w:r w:rsidRPr="003645B2">
        <w:rPr>
          <w:color w:val="000000"/>
        </w:rPr>
        <w:t xml:space="preserve"> </w:t>
      </w:r>
      <w:r w:rsidRPr="00F20EB2">
        <w:rPr>
          <w:color w:val="000000"/>
        </w:rPr>
        <w:t xml:space="preserve">version 2.3.02 using </w:t>
      </w:r>
      <w:proofErr w:type="spellStart"/>
      <w:r w:rsidRPr="00F20EB2">
        <w:rPr>
          <w:color w:val="000000"/>
        </w:rPr>
        <w:t>SwissProt</w:t>
      </w:r>
      <w:proofErr w:type="spellEnd"/>
      <w:r w:rsidRPr="00F20EB2">
        <w:rPr>
          <w:color w:val="000000"/>
        </w:rPr>
        <w:t xml:space="preserve"> 2011_0</w:t>
      </w:r>
      <w:r w:rsidR="00F20EB2" w:rsidRPr="00F20EB2">
        <w:rPr>
          <w:color w:val="000000"/>
        </w:rPr>
        <w:t>8</w:t>
      </w:r>
      <w:r w:rsidRPr="00F20EB2">
        <w:rPr>
          <w:color w:val="000000"/>
        </w:rPr>
        <w:t xml:space="preserve"> (</w:t>
      </w:r>
      <w:r w:rsidR="00F20EB2" w:rsidRPr="00F20EB2">
        <w:rPr>
          <w:color w:val="000000"/>
        </w:rPr>
        <w:t>27 July</w:t>
      </w:r>
      <w:r w:rsidRPr="00F20EB2">
        <w:rPr>
          <w:color w:val="000000"/>
        </w:rPr>
        <w:t xml:space="preserve">. 2011) protein database with a total number of </w:t>
      </w:r>
      <w:r w:rsidR="00F20EB2" w:rsidRPr="00F20EB2">
        <w:rPr>
          <w:color w:val="000000"/>
        </w:rPr>
        <w:t>531,473</w:t>
      </w:r>
      <w:r w:rsidRPr="00F20EB2">
        <w:rPr>
          <w:color w:val="000000"/>
        </w:rPr>
        <w:t xml:space="preserve"> sequences and the species restriction set to </w:t>
      </w:r>
      <w:r w:rsidR="00F20EB2" w:rsidRPr="00F20EB2">
        <w:rPr>
          <w:i/>
          <w:color w:val="000000"/>
        </w:rPr>
        <w:t xml:space="preserve">H. </w:t>
      </w:r>
      <w:r w:rsidRPr="00F20EB2">
        <w:rPr>
          <w:i/>
          <w:color w:val="000000"/>
        </w:rPr>
        <w:t>s</w:t>
      </w:r>
      <w:r w:rsidR="00F20EB2" w:rsidRPr="00F20EB2">
        <w:rPr>
          <w:i/>
          <w:color w:val="000000"/>
        </w:rPr>
        <w:t>apiens</w:t>
      </w:r>
      <w:r w:rsidRPr="00F20EB2">
        <w:rPr>
          <w:color w:val="000000"/>
        </w:rPr>
        <w:t xml:space="preserve"> (searching </w:t>
      </w:r>
      <w:r w:rsidR="00F20EB2" w:rsidRPr="00F20EB2">
        <w:rPr>
          <w:color w:val="000000"/>
        </w:rPr>
        <w:t>20</w:t>
      </w:r>
      <w:r w:rsidRPr="00F20EB2">
        <w:rPr>
          <w:color w:val="000000"/>
        </w:rPr>
        <w:t>,</w:t>
      </w:r>
      <w:r w:rsidR="00F20EB2" w:rsidRPr="00F20EB2">
        <w:rPr>
          <w:color w:val="000000"/>
        </w:rPr>
        <w:t>245</w:t>
      </w:r>
      <w:r w:rsidRPr="00F20EB2">
        <w:rPr>
          <w:color w:val="000000"/>
        </w:rPr>
        <w:t xml:space="preserve"> </w:t>
      </w:r>
      <w:r w:rsidR="00F20EB2" w:rsidRPr="00F20EB2">
        <w:rPr>
          <w:color w:val="000000"/>
        </w:rPr>
        <w:t>human</w:t>
      </w:r>
      <w:r w:rsidRPr="00F20EB2">
        <w:rPr>
          <w:color w:val="000000"/>
        </w:rPr>
        <w:t xml:space="preserve"> sequences).  Search</w:t>
      </w:r>
      <w:r w:rsidRPr="003645B2">
        <w:rPr>
          <w:color w:val="000000"/>
        </w:rPr>
        <w:t xml:space="preserve"> parameters </w:t>
      </w:r>
      <w:r w:rsidR="00F20EB2">
        <w:rPr>
          <w:color w:val="000000"/>
        </w:rPr>
        <w:t xml:space="preserve">for trypsin: 4 missed cleavages and specificity as </w:t>
      </w:r>
      <w:r>
        <w:rPr>
          <w:color w:val="000000"/>
        </w:rPr>
        <w:t xml:space="preserve">C-terminal </w:t>
      </w:r>
      <w:r w:rsidR="00F20EB2">
        <w:rPr>
          <w:color w:val="000000"/>
        </w:rPr>
        <w:t>cleavage at lysine and arginine; Asp-N: 4 missed cleavages and specificity as N-</w:t>
      </w:r>
      <w:r w:rsidR="00F20EB2">
        <w:rPr>
          <w:color w:val="000000"/>
        </w:rPr>
        <w:lastRenderedPageBreak/>
        <w:t xml:space="preserve">terminal cleavage at aspartic and </w:t>
      </w:r>
      <w:proofErr w:type="spellStart"/>
      <w:r w:rsidR="00F20EB2">
        <w:rPr>
          <w:color w:val="000000"/>
        </w:rPr>
        <w:t>glutamic</w:t>
      </w:r>
      <w:proofErr w:type="spellEnd"/>
      <w:r w:rsidR="00F20EB2">
        <w:rPr>
          <w:color w:val="000000"/>
        </w:rPr>
        <w:t xml:space="preserve"> acid;</w:t>
      </w:r>
      <w:r w:rsidRPr="003645B2">
        <w:rPr>
          <w:color w:val="000000"/>
        </w:rPr>
        <w:t xml:space="preserve"> </w:t>
      </w:r>
      <w:r w:rsidR="00F20EB2">
        <w:rPr>
          <w:color w:val="000000"/>
        </w:rPr>
        <w:t xml:space="preserve">Chymotrypsin: No enzyme specificity; </w:t>
      </w:r>
      <w:proofErr w:type="spellStart"/>
      <w:r w:rsidR="00F20EB2">
        <w:rPr>
          <w:color w:val="000000"/>
        </w:rPr>
        <w:t>Tryps+Asp</w:t>
      </w:r>
      <w:proofErr w:type="spellEnd"/>
      <w:r w:rsidR="00F20EB2">
        <w:rPr>
          <w:color w:val="000000"/>
        </w:rPr>
        <w:t>-N: 4 missed cleavages and specificity as C-terminal cleavage at lysine and arginine</w:t>
      </w:r>
      <w:r>
        <w:rPr>
          <w:color w:val="000000"/>
        </w:rPr>
        <w:t xml:space="preserve"> </w:t>
      </w:r>
      <w:r w:rsidR="00F20EB2">
        <w:rPr>
          <w:color w:val="000000"/>
        </w:rPr>
        <w:t xml:space="preserve">or N-terminal cleavage at aspartic and </w:t>
      </w:r>
      <w:proofErr w:type="spellStart"/>
      <w:r w:rsidR="00F20EB2">
        <w:rPr>
          <w:color w:val="000000"/>
        </w:rPr>
        <w:t>glutamic</w:t>
      </w:r>
      <w:proofErr w:type="spellEnd"/>
      <w:r w:rsidR="00F20EB2">
        <w:rPr>
          <w:color w:val="000000"/>
        </w:rPr>
        <w:t xml:space="preserve"> acid. </w:t>
      </w:r>
      <w:r>
        <w:rPr>
          <w:color w:val="000000"/>
        </w:rPr>
        <w:t>V</w:t>
      </w:r>
      <w:r w:rsidRPr="003645B2">
        <w:rPr>
          <w:color w:val="000000"/>
        </w:rPr>
        <w:t xml:space="preserve">ariable modifications </w:t>
      </w:r>
      <w:r w:rsidR="00F20EB2">
        <w:rPr>
          <w:color w:val="000000"/>
        </w:rPr>
        <w:t xml:space="preserve">for all enzyme conditions included </w:t>
      </w:r>
      <w:proofErr w:type="spellStart"/>
      <w:r w:rsidR="00F20EB2">
        <w:rPr>
          <w:color w:val="000000"/>
        </w:rPr>
        <w:t>lys</w:t>
      </w:r>
      <w:proofErr w:type="spellEnd"/>
      <w:r w:rsidRPr="003645B2">
        <w:rPr>
          <w:color w:val="000000"/>
        </w:rPr>
        <w:t xml:space="preserve"> acetylation, </w:t>
      </w:r>
      <w:r w:rsidR="00F20EB2">
        <w:rPr>
          <w:color w:val="000000"/>
        </w:rPr>
        <w:t>Protein N-terminal acetylation, met</w:t>
      </w:r>
      <w:r w:rsidRPr="003645B2">
        <w:rPr>
          <w:color w:val="000000"/>
        </w:rPr>
        <w:t xml:space="preserve"> oxidation, </w:t>
      </w:r>
      <w:r w:rsidR="00F20EB2">
        <w:t xml:space="preserve">conversion of </w:t>
      </w:r>
      <w:proofErr w:type="spellStart"/>
      <w:r w:rsidR="00F20EB2">
        <w:t>glu</w:t>
      </w:r>
      <w:proofErr w:type="spellEnd"/>
      <w:r w:rsidR="00F20EB2">
        <w:t xml:space="preserve"> to </w:t>
      </w:r>
      <w:proofErr w:type="spellStart"/>
      <w:r w:rsidR="00F20EB2">
        <w:t>pyroglutamic</w:t>
      </w:r>
      <w:proofErr w:type="spellEnd"/>
      <w:r w:rsidR="00F20EB2">
        <w:t xml:space="preserve"> acid, </w:t>
      </w:r>
      <w:proofErr w:type="spellStart"/>
      <w:r w:rsidRPr="003645B2">
        <w:t>deamidation</w:t>
      </w:r>
      <w:proofErr w:type="spellEnd"/>
      <w:r w:rsidRPr="003645B2">
        <w:t xml:space="preserve"> of </w:t>
      </w:r>
      <w:r w:rsidR="00F20EB2">
        <w:t xml:space="preserve">asparagines, </w:t>
      </w:r>
      <w:proofErr w:type="spellStart"/>
      <w:r w:rsidR="00F20EB2">
        <w:t>phosphorylated</w:t>
      </w:r>
      <w:proofErr w:type="spellEnd"/>
      <w:r w:rsidR="00F20EB2">
        <w:t xml:space="preserve"> Ser, </w:t>
      </w:r>
      <w:proofErr w:type="spellStart"/>
      <w:r w:rsidR="00F20EB2">
        <w:t>Thr</w:t>
      </w:r>
      <w:proofErr w:type="spellEnd"/>
      <w:r w:rsidR="00F20EB2">
        <w:t xml:space="preserve">, Tyr, and </w:t>
      </w:r>
      <w:proofErr w:type="spellStart"/>
      <w:r w:rsidR="00F20EB2">
        <w:t>lys</w:t>
      </w:r>
      <w:proofErr w:type="spellEnd"/>
      <w:r w:rsidR="00F20EB2">
        <w:t xml:space="preserve"> ubiquitination</w:t>
      </w:r>
      <w:r>
        <w:t>.</w:t>
      </w:r>
      <w:r w:rsidRPr="003645B2">
        <w:rPr>
          <w:color w:val="000000"/>
        </w:rPr>
        <w:t xml:space="preserve"> </w:t>
      </w:r>
      <w:r>
        <w:rPr>
          <w:color w:val="000000"/>
        </w:rPr>
        <w:t xml:space="preserve"> </w:t>
      </w:r>
      <w:r w:rsidR="00F20EB2">
        <w:rPr>
          <w:color w:val="000000"/>
        </w:rPr>
        <w:t xml:space="preserve">N-ethylmaleimide </w:t>
      </w:r>
      <w:r w:rsidRPr="003645B2">
        <w:rPr>
          <w:color w:val="000000"/>
        </w:rPr>
        <w:t xml:space="preserve">cysteine was set as a fixed modification, </w:t>
      </w:r>
      <w:r>
        <w:rPr>
          <w:color w:val="000000"/>
        </w:rPr>
        <w:t xml:space="preserve">and </w:t>
      </w:r>
      <w:r w:rsidRPr="003645B2">
        <w:rPr>
          <w:color w:val="000000"/>
        </w:rPr>
        <w:t>precursor ion</w:t>
      </w:r>
      <w:r w:rsidR="00C241A8" w:rsidRPr="00C241A8">
        <w:rPr>
          <w:color w:val="000000"/>
        </w:rPr>
        <w:t xml:space="preserve"> </w:t>
      </w:r>
      <w:r w:rsidR="00C241A8">
        <w:rPr>
          <w:color w:val="000000"/>
        </w:rPr>
        <w:t xml:space="preserve">mass accuracy was set </w:t>
      </w:r>
      <w:r w:rsidR="00C241A8" w:rsidRPr="00F20EB2">
        <w:rPr>
          <w:color w:val="000000"/>
        </w:rPr>
        <w:t xml:space="preserve">to &lt; </w:t>
      </w:r>
      <w:r w:rsidR="00F20EB2" w:rsidRPr="00F20EB2">
        <w:rPr>
          <w:color w:val="000000"/>
        </w:rPr>
        <w:t>4</w:t>
      </w:r>
      <w:r w:rsidR="00C241A8" w:rsidRPr="00F20EB2">
        <w:rPr>
          <w:color w:val="000000"/>
        </w:rPr>
        <w:t xml:space="preserve">0 ppm </w:t>
      </w:r>
      <w:r w:rsidRPr="00F20EB2">
        <w:rPr>
          <w:color w:val="000000"/>
        </w:rPr>
        <w:t>and fragment ion mass tolerances were set to 0.</w:t>
      </w:r>
      <w:r w:rsidR="00C241A8" w:rsidRPr="00F20EB2">
        <w:rPr>
          <w:color w:val="000000"/>
        </w:rPr>
        <w:t>2</w:t>
      </w:r>
      <w:r w:rsidRPr="00F20EB2">
        <w:rPr>
          <w:color w:val="000000"/>
        </w:rPr>
        <w:t xml:space="preserve"> Da.</w:t>
      </w:r>
      <w:r w:rsidRPr="003645B2">
        <w:rPr>
          <w:color w:val="000000"/>
        </w:rPr>
        <w:t xml:space="preserve"> </w:t>
      </w:r>
      <w:r>
        <w:rPr>
          <w:color w:val="000000"/>
        </w:rPr>
        <w:t xml:space="preserve"> </w:t>
      </w:r>
      <w:r w:rsidRPr="003645B2">
        <w:rPr>
          <w:color w:val="000000"/>
        </w:rPr>
        <w:t xml:space="preserve">The maximum expectation value for accepting individual peptide ion scores </w:t>
      </w:r>
      <w:r w:rsidRPr="003645B2">
        <w:t>[-10*</w:t>
      </w:r>
      <w:proofErr w:type="gramStart"/>
      <w:r w:rsidRPr="003645B2">
        <w:t>Log(</w:t>
      </w:r>
      <w:proofErr w:type="gramEnd"/>
      <w:r w:rsidRPr="003645B2">
        <w:rPr>
          <w:i/>
        </w:rPr>
        <w:t>p</w:t>
      </w:r>
      <w:r w:rsidRPr="003645B2">
        <w:t xml:space="preserve">)] was set to </w:t>
      </w:r>
      <w:r w:rsidRPr="003645B2">
        <w:rPr>
          <w:color w:val="000000"/>
        </w:rPr>
        <w:t xml:space="preserve">≤0.05, </w:t>
      </w:r>
      <w:r w:rsidRPr="003645B2">
        <w:t xml:space="preserve">where </w:t>
      </w:r>
      <w:r w:rsidRPr="003645B2">
        <w:rPr>
          <w:i/>
        </w:rPr>
        <w:t>p</w:t>
      </w:r>
      <w:r w:rsidRPr="003645B2">
        <w:t xml:space="preserve"> is the probability that the observed match is a random event.</w:t>
      </w:r>
      <w:r>
        <w:t xml:space="preserve">  For all Mascot searches automatic decoy searches were performed cho</w:t>
      </w:r>
      <w:r w:rsidR="00C241A8">
        <w:t>o</w:t>
      </w:r>
      <w:r>
        <w:t xml:space="preserve">sing the </w:t>
      </w:r>
      <w:r>
        <w:rPr>
          <w:i/>
          <w:iCs/>
        </w:rPr>
        <w:t>Decoy</w:t>
      </w:r>
      <w:r>
        <w:t xml:space="preserve"> checkbox within the search engine.  </w:t>
      </w:r>
      <w:r w:rsidRPr="003645B2">
        <w:rPr>
          <w:color w:val="000000"/>
        </w:rPr>
        <w:t xml:space="preserve">For all further data processing </w:t>
      </w:r>
      <w:r>
        <w:rPr>
          <w:color w:val="000000"/>
        </w:rPr>
        <w:t xml:space="preserve">peptide expectation values </w:t>
      </w:r>
      <w:r>
        <w:t>(e-values)</w:t>
      </w:r>
      <w:r>
        <w:rPr>
          <w:color w:val="000000"/>
        </w:rPr>
        <w:t xml:space="preserve"> lower than 0.05 </w:t>
      </w:r>
      <w:r w:rsidR="00D95BF4">
        <w:rPr>
          <w:color w:val="000000"/>
        </w:rPr>
        <w:t xml:space="preserve">(Trypsin=0.045, </w:t>
      </w:r>
      <w:r w:rsidR="00211D19">
        <w:rPr>
          <w:color w:val="000000"/>
        </w:rPr>
        <w:t>Asp-N</w:t>
      </w:r>
      <w:r w:rsidR="00D95BF4">
        <w:rPr>
          <w:color w:val="000000"/>
        </w:rPr>
        <w:t xml:space="preserve">=0.016, chymotrypsin=0.006, </w:t>
      </w:r>
      <w:proofErr w:type="spellStart"/>
      <w:r w:rsidR="00D95BF4">
        <w:rPr>
          <w:color w:val="000000"/>
        </w:rPr>
        <w:t>trypsin+</w:t>
      </w:r>
      <w:r w:rsidR="00211D19">
        <w:rPr>
          <w:color w:val="000000"/>
        </w:rPr>
        <w:t>Asp</w:t>
      </w:r>
      <w:proofErr w:type="spellEnd"/>
      <w:r w:rsidR="00211D19">
        <w:rPr>
          <w:color w:val="000000"/>
        </w:rPr>
        <w:t>-N</w:t>
      </w:r>
      <w:r w:rsidR="00D95BF4">
        <w:rPr>
          <w:color w:val="000000"/>
        </w:rPr>
        <w:t xml:space="preserve">=0.02) </w:t>
      </w:r>
      <w:r>
        <w:rPr>
          <w:color w:val="000000"/>
        </w:rPr>
        <w:t>were</w:t>
      </w:r>
      <w:r w:rsidRPr="003645B2">
        <w:rPr>
          <w:color w:val="000000"/>
        </w:rPr>
        <w:t xml:space="preserve"> chosen</w:t>
      </w:r>
      <w:r>
        <w:rPr>
          <w:color w:val="000000"/>
        </w:rPr>
        <w:t xml:space="preserve"> </w:t>
      </w:r>
      <w:r w:rsidR="00F20EB2">
        <w:rPr>
          <w:color w:val="000000"/>
        </w:rPr>
        <w:t xml:space="preserve">to keep the </w:t>
      </w:r>
      <w:r w:rsidR="00D95BF4">
        <w:rPr>
          <w:color w:val="000000"/>
        </w:rPr>
        <w:t>FDR rates at</w:t>
      </w:r>
      <w:r>
        <w:rPr>
          <w:color w:val="000000"/>
        </w:rPr>
        <w:t xml:space="preserve"> 0.05</w:t>
      </w:r>
      <w:r w:rsidR="00F20EB2">
        <w:rPr>
          <w:color w:val="000000"/>
        </w:rPr>
        <w:t xml:space="preserve"> for all enzyme conditions</w:t>
      </w:r>
      <w:r w:rsidRPr="003645B2">
        <w:rPr>
          <w:color w:val="000000"/>
        </w:rPr>
        <w:t>.</w:t>
      </w:r>
    </w:p>
    <w:p w:rsidR="00126991" w:rsidRPr="00FF26AF" w:rsidRDefault="00126991" w:rsidP="00126991">
      <w:pPr>
        <w:spacing w:line="480" w:lineRule="auto"/>
        <w:ind w:firstLine="360"/>
        <w:rPr>
          <w:color w:val="000000"/>
        </w:rPr>
      </w:pPr>
      <w:r w:rsidRPr="003645B2">
        <w:rPr>
          <w:color w:val="000000"/>
        </w:rPr>
        <w:t xml:space="preserve">Mass spectrometric data was also analyzed using the database search engine </w:t>
      </w:r>
      <w:proofErr w:type="spellStart"/>
      <w:r w:rsidRPr="003645B2">
        <w:rPr>
          <w:color w:val="000000"/>
        </w:rPr>
        <w:t>ProteinPilot</w:t>
      </w:r>
      <w:proofErr w:type="spellEnd"/>
      <w:r w:rsidR="0094272D">
        <w:rPr>
          <w:color w:val="000000"/>
        </w:rPr>
        <w:t xml:space="preserve"> [</w:t>
      </w:r>
      <w:proofErr w:type="spellStart"/>
      <w:r w:rsidR="0094272D" w:rsidRPr="0094272D">
        <w:rPr>
          <w:color w:val="000000"/>
        </w:rPr>
        <w:t>Shilov</w:t>
      </w:r>
      <w:proofErr w:type="spellEnd"/>
      <w:r w:rsidR="0094272D" w:rsidRPr="0094272D">
        <w:rPr>
          <w:color w:val="000000"/>
        </w:rPr>
        <w:t xml:space="preserve">, I. V. et al. (2007) </w:t>
      </w:r>
      <w:r w:rsidR="0094272D" w:rsidRPr="0094272D">
        <w:rPr>
          <w:i/>
          <w:color w:val="000000"/>
        </w:rPr>
        <w:t>Mol Cell Proteomics</w:t>
      </w:r>
      <w:r w:rsidR="0094272D" w:rsidRPr="0094272D">
        <w:rPr>
          <w:color w:val="000000"/>
        </w:rPr>
        <w:t xml:space="preserve"> </w:t>
      </w:r>
      <w:r w:rsidR="0094272D" w:rsidRPr="0094272D">
        <w:rPr>
          <w:b/>
          <w:color w:val="000000"/>
        </w:rPr>
        <w:t>6</w:t>
      </w:r>
      <w:r w:rsidR="0094272D" w:rsidRPr="0094272D">
        <w:rPr>
          <w:color w:val="000000"/>
        </w:rPr>
        <w:t>, 1638-1655</w:t>
      </w:r>
      <w:r w:rsidR="0094272D">
        <w:rPr>
          <w:color w:val="000000"/>
        </w:rPr>
        <w:t>]</w:t>
      </w:r>
      <w:r>
        <w:rPr>
          <w:color w:val="000000"/>
        </w:rPr>
        <w:t xml:space="preserve"> </w:t>
      </w:r>
      <w:r w:rsidRPr="003645B2">
        <w:rPr>
          <w:color w:val="000000"/>
        </w:rPr>
        <w:t>(AB</w:t>
      </w:r>
      <w:r>
        <w:rPr>
          <w:color w:val="000000"/>
        </w:rPr>
        <w:t xml:space="preserve"> </w:t>
      </w:r>
      <w:r w:rsidRPr="001B1524">
        <w:t>SCIEX</w:t>
      </w:r>
      <w:r w:rsidRPr="003645B2">
        <w:rPr>
          <w:color w:val="000000"/>
        </w:rPr>
        <w:t xml:space="preserve"> Beta 4.1.46</w:t>
      </w:r>
      <w:r>
        <w:rPr>
          <w:color w:val="000000"/>
        </w:rPr>
        <w:t xml:space="preserve">, </w:t>
      </w:r>
      <w:r w:rsidRPr="003645B2">
        <w:rPr>
          <w:color w:val="000000"/>
        </w:rPr>
        <w:t>revision 460) using the Paragon algorithm (4.0.0.0, 459).</w:t>
      </w:r>
      <w:r>
        <w:rPr>
          <w:color w:val="000000"/>
        </w:rPr>
        <w:t xml:space="preserve"> </w:t>
      </w:r>
      <w:r w:rsidRPr="003645B2">
        <w:rPr>
          <w:color w:val="000000"/>
        </w:rPr>
        <w:t xml:space="preserve"> The following sample parameters were used: trypsin digestion, cysteine alkylation set to </w:t>
      </w:r>
      <w:r w:rsidR="00D95BF4">
        <w:rPr>
          <w:color w:val="000000"/>
        </w:rPr>
        <w:t>N-ethylmaleimide</w:t>
      </w:r>
      <w:r w:rsidRPr="003645B2">
        <w:rPr>
          <w:color w:val="000000"/>
        </w:rPr>
        <w:t xml:space="preserve">, acetylation </w:t>
      </w:r>
      <w:r w:rsidR="00D95BF4">
        <w:rPr>
          <w:color w:val="000000"/>
        </w:rPr>
        <w:t xml:space="preserve">and phosphorylation </w:t>
      </w:r>
      <w:r w:rsidRPr="003645B2">
        <w:rPr>
          <w:color w:val="000000"/>
        </w:rPr>
        <w:t xml:space="preserve">emphasis, and species </w:t>
      </w:r>
      <w:r w:rsidR="00D95BF4">
        <w:rPr>
          <w:i/>
          <w:color w:val="000000"/>
        </w:rPr>
        <w:t>H</w:t>
      </w:r>
      <w:r w:rsidRPr="003645B2">
        <w:rPr>
          <w:i/>
          <w:color w:val="000000"/>
        </w:rPr>
        <w:t xml:space="preserve">. </w:t>
      </w:r>
      <w:r w:rsidR="00D95BF4">
        <w:rPr>
          <w:i/>
          <w:color w:val="000000"/>
        </w:rPr>
        <w:t>sapiens</w:t>
      </w:r>
      <w:r w:rsidRPr="003645B2">
        <w:rPr>
          <w:color w:val="000000"/>
        </w:rPr>
        <w:t xml:space="preserve">. </w:t>
      </w:r>
      <w:r>
        <w:rPr>
          <w:color w:val="000000"/>
        </w:rPr>
        <w:t xml:space="preserve"> Trypsin</w:t>
      </w:r>
      <w:r w:rsidR="00D95BF4">
        <w:rPr>
          <w:color w:val="000000"/>
        </w:rPr>
        <w:t>, Asp-N, and chymotrypsin enzymes were the default settings</w:t>
      </w:r>
      <w:r>
        <w:rPr>
          <w:color w:val="000000"/>
        </w:rPr>
        <w:t xml:space="preserve">.  </w:t>
      </w:r>
      <w:r w:rsidRPr="003645B2">
        <w:rPr>
          <w:color w:val="000000"/>
        </w:rPr>
        <w:t xml:space="preserve">Processing parameters were set to </w:t>
      </w:r>
      <w:r>
        <w:rPr>
          <w:color w:val="000000"/>
        </w:rPr>
        <w:t>"</w:t>
      </w:r>
      <w:r w:rsidRPr="003645B2">
        <w:rPr>
          <w:color w:val="000000"/>
        </w:rPr>
        <w:t>Biological modification</w:t>
      </w:r>
      <w:r>
        <w:rPr>
          <w:color w:val="000000"/>
        </w:rPr>
        <w:t>"</w:t>
      </w:r>
      <w:r w:rsidRPr="003645B2">
        <w:rPr>
          <w:color w:val="000000"/>
        </w:rPr>
        <w:t xml:space="preserve"> and a thorough ID search effort was used.</w:t>
      </w:r>
      <w:r>
        <w:rPr>
          <w:color w:val="000000"/>
        </w:rPr>
        <w:t xml:space="preserve">   D</w:t>
      </w:r>
      <w:r w:rsidRPr="00C70585">
        <w:rPr>
          <w:color w:val="000000"/>
        </w:rPr>
        <w:t>uring the search, Protein Pilot performs a</w:t>
      </w:r>
      <w:r>
        <w:rPr>
          <w:color w:val="000000"/>
        </w:rPr>
        <w:t>n automatic</w:t>
      </w:r>
      <w:r w:rsidRPr="00C70585">
        <w:rPr>
          <w:color w:val="000000"/>
        </w:rPr>
        <w:t xml:space="preserve"> mass recalibration of the data sets based on highly confident peptide spectra.  Specifically, a first sea</w:t>
      </w:r>
      <w:r>
        <w:rPr>
          <w:color w:val="000000"/>
        </w:rPr>
        <w:t>rch iteration is done to select</w:t>
      </w:r>
      <w:r w:rsidRPr="00C70585">
        <w:rPr>
          <w:color w:val="000000"/>
        </w:rPr>
        <w:t xml:space="preserve"> high confidence peptide identifications that are used to recalibrate both the MS and MS/MS data, which is automatically re-searched.</w:t>
      </w:r>
      <w:r>
        <w:rPr>
          <w:color w:val="000000"/>
        </w:rPr>
        <w:t xml:space="preserve"> </w:t>
      </w:r>
      <w:r w:rsidRPr="003645B2">
        <w:rPr>
          <w:color w:val="000000"/>
        </w:rPr>
        <w:t xml:space="preserve">All data files were searched using the </w:t>
      </w:r>
      <w:proofErr w:type="spellStart"/>
      <w:r w:rsidRPr="003645B2">
        <w:rPr>
          <w:color w:val="000000"/>
        </w:rPr>
        <w:lastRenderedPageBreak/>
        <w:t>SwissProt</w:t>
      </w:r>
      <w:proofErr w:type="spellEnd"/>
      <w:r w:rsidRPr="003645B2">
        <w:rPr>
          <w:color w:val="000000"/>
        </w:rPr>
        <w:t xml:space="preserve"> 2011_0</w:t>
      </w:r>
      <w:r w:rsidR="00D95BF4">
        <w:rPr>
          <w:color w:val="000000"/>
        </w:rPr>
        <w:t>8</w:t>
      </w:r>
      <w:r w:rsidRPr="003645B2">
        <w:rPr>
          <w:color w:val="000000"/>
        </w:rPr>
        <w:t xml:space="preserve"> (</w:t>
      </w:r>
      <w:r w:rsidR="00D95BF4">
        <w:rPr>
          <w:color w:val="000000"/>
        </w:rPr>
        <w:t>27</w:t>
      </w:r>
      <w:r w:rsidRPr="003645B2">
        <w:rPr>
          <w:color w:val="000000"/>
        </w:rPr>
        <w:t xml:space="preserve"> </w:t>
      </w:r>
      <w:r w:rsidR="00D95BF4">
        <w:rPr>
          <w:color w:val="000000"/>
        </w:rPr>
        <w:t>Jul</w:t>
      </w:r>
      <w:r w:rsidRPr="003645B2">
        <w:rPr>
          <w:color w:val="000000"/>
        </w:rPr>
        <w:t>. 2011) with</w:t>
      </w:r>
      <w:r>
        <w:rPr>
          <w:color w:val="000000"/>
        </w:rPr>
        <w:t xml:space="preserve"> a total of</w:t>
      </w:r>
      <w:r w:rsidRPr="003645B2">
        <w:rPr>
          <w:color w:val="000000"/>
        </w:rPr>
        <w:t xml:space="preserve"> </w:t>
      </w:r>
      <w:r w:rsidR="00D95BF4" w:rsidRPr="00F20EB2">
        <w:rPr>
          <w:color w:val="000000"/>
        </w:rPr>
        <w:t xml:space="preserve">531,473 </w:t>
      </w:r>
      <w:r w:rsidRPr="003645B2">
        <w:rPr>
          <w:color w:val="000000"/>
        </w:rPr>
        <w:t>sequences</w:t>
      </w:r>
      <w:r>
        <w:rPr>
          <w:color w:val="000000"/>
        </w:rPr>
        <w:t xml:space="preserve"> (</w:t>
      </w:r>
      <w:r w:rsidR="00D95BF4" w:rsidRPr="00F20EB2">
        <w:rPr>
          <w:color w:val="000000"/>
        </w:rPr>
        <w:t xml:space="preserve">20,245 </w:t>
      </w:r>
      <w:r w:rsidR="00D95BF4">
        <w:rPr>
          <w:color w:val="000000"/>
        </w:rPr>
        <w:t>human</w:t>
      </w:r>
      <w:r>
        <w:rPr>
          <w:color w:val="000000"/>
        </w:rPr>
        <w:t xml:space="preserve"> protein sequences)</w:t>
      </w:r>
      <w:r w:rsidRPr="003645B2">
        <w:rPr>
          <w:color w:val="000000"/>
        </w:rPr>
        <w:t xml:space="preserve">. </w:t>
      </w:r>
      <w:r>
        <w:rPr>
          <w:color w:val="000000"/>
        </w:rPr>
        <w:t xml:space="preserve"> </w:t>
      </w:r>
      <w:r w:rsidRPr="00FF26AF">
        <w:rPr>
          <w:color w:val="000000"/>
        </w:rPr>
        <w:t xml:space="preserve">For Protein Pilot Searches, to assess and restrict rates of false positive peptide/protein identifications, we used the Proteomics System Performance Evaluation Pipeline (PSPEP) tool available in </w:t>
      </w:r>
      <w:proofErr w:type="spellStart"/>
      <w:r w:rsidRPr="00FF26AF">
        <w:rPr>
          <w:color w:val="000000"/>
        </w:rPr>
        <w:t>ProteinPilot</w:t>
      </w:r>
      <w:proofErr w:type="spellEnd"/>
      <w:r w:rsidRPr="00FF26AF">
        <w:rPr>
          <w:color w:val="000000"/>
        </w:rPr>
        <w:t xml:space="preserve"> 4.0 and 4.1 </w:t>
      </w:r>
      <w:proofErr w:type="gramStart"/>
      <w:r w:rsidRPr="00FF26AF">
        <w:rPr>
          <w:color w:val="000000"/>
        </w:rPr>
        <w:t>beta</w:t>
      </w:r>
      <w:proofErr w:type="gramEnd"/>
      <w:r w:rsidRPr="00FF26AF">
        <w:rPr>
          <w:color w:val="000000"/>
        </w:rPr>
        <w:t>, respectively.  This tool automatically creates a concatenated forward and reverse decoy database, and provides an Excel output of the experimentally determined false discovery rate at the spectral, peptide and protein levels with standard statistical errors</w:t>
      </w:r>
      <w:r w:rsidR="0094272D">
        <w:rPr>
          <w:color w:val="000000"/>
        </w:rPr>
        <w:t xml:space="preserve"> [</w:t>
      </w:r>
      <w:proofErr w:type="spellStart"/>
      <w:r w:rsidR="0094272D" w:rsidRPr="0094272D">
        <w:rPr>
          <w:color w:val="000000"/>
        </w:rPr>
        <w:t>Shilov</w:t>
      </w:r>
      <w:proofErr w:type="spellEnd"/>
      <w:r w:rsidR="0094272D" w:rsidRPr="0094272D">
        <w:rPr>
          <w:color w:val="000000"/>
        </w:rPr>
        <w:t xml:space="preserve">, I. V. et al. (2007) </w:t>
      </w:r>
      <w:r w:rsidR="0094272D" w:rsidRPr="0094272D">
        <w:rPr>
          <w:i/>
          <w:color w:val="000000"/>
        </w:rPr>
        <w:t>Mol Cell Proteomics</w:t>
      </w:r>
      <w:r w:rsidR="0094272D" w:rsidRPr="0094272D">
        <w:rPr>
          <w:color w:val="000000"/>
        </w:rPr>
        <w:t xml:space="preserve"> </w:t>
      </w:r>
      <w:r w:rsidR="0094272D" w:rsidRPr="0094272D">
        <w:rPr>
          <w:b/>
          <w:color w:val="000000"/>
        </w:rPr>
        <w:t>6</w:t>
      </w:r>
      <w:r w:rsidR="0094272D" w:rsidRPr="0094272D">
        <w:rPr>
          <w:color w:val="000000"/>
        </w:rPr>
        <w:t>, 1638-1655</w:t>
      </w:r>
      <w:r w:rsidR="0094272D">
        <w:rPr>
          <w:color w:val="000000"/>
        </w:rPr>
        <w:t>]</w:t>
      </w:r>
      <w:r w:rsidRPr="00FF26AF">
        <w:rPr>
          <w:color w:val="000000"/>
        </w:rPr>
        <w:t xml:space="preserve">.  The discriminating variable for the Paragon Algorithm is the peptide confidence value, which is a 0-99 scaled real number </w:t>
      </w:r>
      <w:r w:rsidR="004264E2">
        <w:rPr>
          <w:color w:val="000000"/>
        </w:rPr>
        <w:t>[</w:t>
      </w:r>
      <w:proofErr w:type="spellStart"/>
      <w:r w:rsidR="004264E2" w:rsidRPr="0094272D">
        <w:rPr>
          <w:color w:val="000000"/>
        </w:rPr>
        <w:t>Shilov</w:t>
      </w:r>
      <w:proofErr w:type="spellEnd"/>
      <w:r w:rsidR="004264E2" w:rsidRPr="0094272D">
        <w:rPr>
          <w:color w:val="000000"/>
        </w:rPr>
        <w:t xml:space="preserve">, I. V. et al. (2007) </w:t>
      </w:r>
      <w:r w:rsidR="004264E2" w:rsidRPr="0094272D">
        <w:rPr>
          <w:i/>
          <w:color w:val="000000"/>
        </w:rPr>
        <w:t>Mol Cell Proteomics</w:t>
      </w:r>
      <w:r w:rsidR="004264E2" w:rsidRPr="0094272D">
        <w:rPr>
          <w:color w:val="000000"/>
        </w:rPr>
        <w:t xml:space="preserve"> </w:t>
      </w:r>
      <w:r w:rsidR="004264E2" w:rsidRPr="0094272D">
        <w:rPr>
          <w:b/>
          <w:color w:val="000000"/>
        </w:rPr>
        <w:t>6</w:t>
      </w:r>
      <w:r w:rsidR="004264E2" w:rsidRPr="0094272D">
        <w:rPr>
          <w:color w:val="000000"/>
        </w:rPr>
        <w:t>, 1638-1655</w:t>
      </w:r>
      <w:r w:rsidR="004264E2">
        <w:rPr>
          <w:color w:val="000000"/>
        </w:rPr>
        <w:t>]</w:t>
      </w:r>
      <w:r w:rsidR="0023630D">
        <w:rPr>
          <w:color w:val="000000"/>
        </w:rPr>
        <w:fldChar w:fldCharType="begin">
          <w:fldData xml:space="preserve">PEVuZE5vdGU+PENpdGU+PEF1dGhvcj5TaGlsb3Y8L0F1dGhvcj48WWVhcj4yMDA3PC9ZZWFyPjxS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</w:fldData>
        </w:fldChar>
      </w:r>
      <w:r w:rsidR="00AF39AD">
        <w:rPr>
          <w:color w:val="000000"/>
        </w:rPr>
        <w:instrText xml:space="preserve"> ADDIN EN.CITE </w:instrText>
      </w:r>
      <w:r w:rsidR="0023630D">
        <w:rPr>
          <w:color w:val="000000"/>
        </w:rPr>
        <w:fldChar w:fldCharType="begin">
          <w:fldData xml:space="preserve">PEVuZE5vdGU+PENpdGU+PEF1dGhvcj5TaGlsb3Y8L0F1dGhvcj48WWVhcj4yMDA3PC9ZZWFyPjxS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</w:fldData>
        </w:fldChar>
      </w:r>
      <w:r w:rsidR="00AF39AD">
        <w:rPr>
          <w:color w:val="000000"/>
        </w:rPr>
        <w:instrText xml:space="preserve"> ADDIN EN.CITE.DATA </w:instrText>
      </w:r>
      <w:r w:rsidR="0023630D">
        <w:rPr>
          <w:color w:val="000000"/>
        </w:rPr>
      </w:r>
      <w:r w:rsidR="0023630D">
        <w:rPr>
          <w:color w:val="000000"/>
        </w:rPr>
        <w:fldChar w:fldCharType="end"/>
      </w:r>
      <w:r w:rsidR="0023630D">
        <w:rPr>
          <w:color w:val="000000"/>
        </w:rPr>
      </w:r>
      <w:r w:rsidR="0023630D">
        <w:rPr>
          <w:color w:val="000000"/>
        </w:rPr>
        <w:fldChar w:fldCharType="end"/>
      </w:r>
      <w:r w:rsidRPr="00FF26AF">
        <w:rPr>
          <w:color w:val="000000"/>
        </w:rPr>
        <w:t>.  For database searches, a cut-off peptide confidence value of 9</w:t>
      </w:r>
      <w:r w:rsidR="00D95BF4">
        <w:rPr>
          <w:color w:val="000000"/>
        </w:rPr>
        <w:t>9</w:t>
      </w:r>
      <w:r w:rsidRPr="00FF26AF">
        <w:rPr>
          <w:color w:val="000000"/>
        </w:rPr>
        <w:t xml:space="preserve"> was chosen with the following justification.  For searching the databases the Protein Pilot false discovery rate (FDR) analysis tool (PSPEP) algorithm</w:t>
      </w:r>
      <w:r w:rsidR="004264E2">
        <w:rPr>
          <w:color w:val="000000"/>
        </w:rPr>
        <w:t xml:space="preserve"> [</w:t>
      </w:r>
      <w:proofErr w:type="spellStart"/>
      <w:r w:rsidR="004264E2" w:rsidRPr="0094272D">
        <w:rPr>
          <w:color w:val="000000"/>
        </w:rPr>
        <w:t>Shilov</w:t>
      </w:r>
      <w:proofErr w:type="spellEnd"/>
      <w:r w:rsidR="004264E2" w:rsidRPr="0094272D">
        <w:rPr>
          <w:color w:val="000000"/>
        </w:rPr>
        <w:t xml:space="preserve">, I. V. et al. (2007) </w:t>
      </w:r>
      <w:r w:rsidR="004264E2" w:rsidRPr="0094272D">
        <w:rPr>
          <w:i/>
          <w:color w:val="000000"/>
        </w:rPr>
        <w:t>Mol Cell Proteomics</w:t>
      </w:r>
      <w:r w:rsidR="004264E2" w:rsidRPr="0094272D">
        <w:rPr>
          <w:color w:val="000000"/>
        </w:rPr>
        <w:t xml:space="preserve"> </w:t>
      </w:r>
      <w:r w:rsidR="004264E2" w:rsidRPr="0094272D">
        <w:rPr>
          <w:b/>
          <w:color w:val="000000"/>
        </w:rPr>
        <w:t>6</w:t>
      </w:r>
      <w:r w:rsidR="004264E2" w:rsidRPr="0094272D">
        <w:rPr>
          <w:color w:val="000000"/>
        </w:rPr>
        <w:t xml:space="preserve">, </w:t>
      </w:r>
      <w:proofErr w:type="gramStart"/>
      <w:r w:rsidR="004264E2" w:rsidRPr="0094272D">
        <w:rPr>
          <w:color w:val="000000"/>
        </w:rPr>
        <w:t>1638</w:t>
      </w:r>
      <w:proofErr w:type="gramEnd"/>
      <w:r w:rsidR="004264E2" w:rsidRPr="0094272D">
        <w:rPr>
          <w:color w:val="000000"/>
        </w:rPr>
        <w:t>-1655</w:t>
      </w:r>
      <w:r w:rsidR="004264E2">
        <w:rPr>
          <w:color w:val="000000"/>
        </w:rPr>
        <w:t>]</w:t>
      </w:r>
      <w:r w:rsidRPr="00FF26AF">
        <w:rPr>
          <w:color w:val="000000"/>
        </w:rPr>
        <w:t xml:space="preserve"> provided</w:t>
      </w:r>
      <w:r w:rsidR="00D95BF4">
        <w:rPr>
          <w:color w:val="000000"/>
        </w:rPr>
        <w:t>,</w:t>
      </w:r>
      <w:r w:rsidRPr="00FF26AF">
        <w:rPr>
          <w:color w:val="000000"/>
        </w:rPr>
        <w:t xml:space="preserve"> a</w:t>
      </w:r>
      <w:r w:rsidR="00D95BF4">
        <w:rPr>
          <w:color w:val="000000"/>
        </w:rPr>
        <w:t>t a minimum,</w:t>
      </w:r>
      <w:r w:rsidRPr="00FF26AF">
        <w:rPr>
          <w:color w:val="000000"/>
        </w:rPr>
        <w:t xml:space="preserve"> </w:t>
      </w:r>
      <w:r w:rsidR="00D95BF4">
        <w:rPr>
          <w:color w:val="000000"/>
        </w:rPr>
        <w:t xml:space="preserve">a </w:t>
      </w:r>
      <w:r w:rsidRPr="00FF26AF">
        <w:rPr>
          <w:color w:val="000000"/>
        </w:rPr>
        <w:t>global FDR of 1% and a local FDR at 5% in all cases.</w:t>
      </w:r>
    </w:p>
    <w:p w:rsidR="00126991" w:rsidRPr="00F02C0C" w:rsidRDefault="00126991" w:rsidP="00126991">
      <w:pPr>
        <w:spacing w:line="480" w:lineRule="auto"/>
        <w:ind w:firstLine="360"/>
      </w:pPr>
    </w:p>
    <w:sectPr w:rsidR="00126991" w:rsidRPr="00F02C0C" w:rsidSect="00FE7A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22"/>
  <w:proofState w:spelling="clean" w:grammar="clean"/>
  <w:stylePaneFormatFilter w:val="3F01"/>
  <w:defaultTabStop w:val="720"/>
  <w:drawingGridHorizontalSpacing w:val="120"/>
  <w:displayHorizontalDrawingGridEvery w:val="2"/>
  <w:displayVerticalDrawingGridEvery w:val="2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Mol_Cell_Proteom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S1Filtering.enl&lt;/item&gt;&lt;/Libraries&gt;&lt;/ENLibraries&gt;"/>
  </w:docVars>
  <w:rsids>
    <w:rsidRoot w:val="00F02C0C"/>
    <w:rsid w:val="00000148"/>
    <w:rsid w:val="00000198"/>
    <w:rsid w:val="00000243"/>
    <w:rsid w:val="000004A1"/>
    <w:rsid w:val="00000554"/>
    <w:rsid w:val="00000590"/>
    <w:rsid w:val="0000098B"/>
    <w:rsid w:val="00000B88"/>
    <w:rsid w:val="00000D4B"/>
    <w:rsid w:val="00000F7E"/>
    <w:rsid w:val="000013DF"/>
    <w:rsid w:val="00002324"/>
    <w:rsid w:val="000024E1"/>
    <w:rsid w:val="0000259E"/>
    <w:rsid w:val="000027AF"/>
    <w:rsid w:val="00002F1D"/>
    <w:rsid w:val="000031A2"/>
    <w:rsid w:val="00003289"/>
    <w:rsid w:val="00003704"/>
    <w:rsid w:val="00003933"/>
    <w:rsid w:val="0000395E"/>
    <w:rsid w:val="00003BAA"/>
    <w:rsid w:val="00003CA0"/>
    <w:rsid w:val="000042FA"/>
    <w:rsid w:val="000043C3"/>
    <w:rsid w:val="00004729"/>
    <w:rsid w:val="00004B67"/>
    <w:rsid w:val="00004EEE"/>
    <w:rsid w:val="00004F71"/>
    <w:rsid w:val="000050AB"/>
    <w:rsid w:val="000052C2"/>
    <w:rsid w:val="00005825"/>
    <w:rsid w:val="00005A86"/>
    <w:rsid w:val="0000614F"/>
    <w:rsid w:val="0000618B"/>
    <w:rsid w:val="000064D3"/>
    <w:rsid w:val="000067B2"/>
    <w:rsid w:val="000068BA"/>
    <w:rsid w:val="0000691D"/>
    <w:rsid w:val="00006949"/>
    <w:rsid w:val="00006E8F"/>
    <w:rsid w:val="00006EFB"/>
    <w:rsid w:val="00006F5B"/>
    <w:rsid w:val="00006F85"/>
    <w:rsid w:val="0000762B"/>
    <w:rsid w:val="00007F13"/>
    <w:rsid w:val="000105F0"/>
    <w:rsid w:val="00010966"/>
    <w:rsid w:val="00010CA2"/>
    <w:rsid w:val="00010FC4"/>
    <w:rsid w:val="000113FA"/>
    <w:rsid w:val="0001148F"/>
    <w:rsid w:val="000117CD"/>
    <w:rsid w:val="000118FF"/>
    <w:rsid w:val="00011A03"/>
    <w:rsid w:val="00011AA8"/>
    <w:rsid w:val="00011F78"/>
    <w:rsid w:val="0001270E"/>
    <w:rsid w:val="00012727"/>
    <w:rsid w:val="00012C04"/>
    <w:rsid w:val="00012E2F"/>
    <w:rsid w:val="00012F4E"/>
    <w:rsid w:val="00013277"/>
    <w:rsid w:val="00013292"/>
    <w:rsid w:val="000135FF"/>
    <w:rsid w:val="0001383C"/>
    <w:rsid w:val="00013889"/>
    <w:rsid w:val="00013995"/>
    <w:rsid w:val="00013A1B"/>
    <w:rsid w:val="000141BB"/>
    <w:rsid w:val="000143CA"/>
    <w:rsid w:val="00014DC8"/>
    <w:rsid w:val="0001502C"/>
    <w:rsid w:val="000150AA"/>
    <w:rsid w:val="0001512C"/>
    <w:rsid w:val="00015164"/>
    <w:rsid w:val="00015366"/>
    <w:rsid w:val="000158F4"/>
    <w:rsid w:val="000159E1"/>
    <w:rsid w:val="00015A64"/>
    <w:rsid w:val="00015BD1"/>
    <w:rsid w:val="00015C79"/>
    <w:rsid w:val="000164CD"/>
    <w:rsid w:val="00016893"/>
    <w:rsid w:val="00016CFA"/>
    <w:rsid w:val="00016DBB"/>
    <w:rsid w:val="000171AC"/>
    <w:rsid w:val="0001734F"/>
    <w:rsid w:val="0001764F"/>
    <w:rsid w:val="00017A1D"/>
    <w:rsid w:val="00017E86"/>
    <w:rsid w:val="00017F61"/>
    <w:rsid w:val="0002087D"/>
    <w:rsid w:val="00020B6C"/>
    <w:rsid w:val="00020E95"/>
    <w:rsid w:val="00021656"/>
    <w:rsid w:val="00021A68"/>
    <w:rsid w:val="00021C33"/>
    <w:rsid w:val="00021D3C"/>
    <w:rsid w:val="00021EF3"/>
    <w:rsid w:val="00021F43"/>
    <w:rsid w:val="0002225B"/>
    <w:rsid w:val="000223D9"/>
    <w:rsid w:val="0002267F"/>
    <w:rsid w:val="00022CAC"/>
    <w:rsid w:val="00022DB2"/>
    <w:rsid w:val="00023522"/>
    <w:rsid w:val="0002352B"/>
    <w:rsid w:val="00023FF8"/>
    <w:rsid w:val="0002412D"/>
    <w:rsid w:val="0002414B"/>
    <w:rsid w:val="0002451A"/>
    <w:rsid w:val="00024B3A"/>
    <w:rsid w:val="00024F4C"/>
    <w:rsid w:val="0002509E"/>
    <w:rsid w:val="00026138"/>
    <w:rsid w:val="0002665F"/>
    <w:rsid w:val="0002674A"/>
    <w:rsid w:val="00026973"/>
    <w:rsid w:val="00026A9D"/>
    <w:rsid w:val="00026D04"/>
    <w:rsid w:val="000270FC"/>
    <w:rsid w:val="0002712E"/>
    <w:rsid w:val="00027131"/>
    <w:rsid w:val="00027377"/>
    <w:rsid w:val="0002776B"/>
    <w:rsid w:val="000277DA"/>
    <w:rsid w:val="00027852"/>
    <w:rsid w:val="0002788A"/>
    <w:rsid w:val="00027A66"/>
    <w:rsid w:val="00027F55"/>
    <w:rsid w:val="000300AB"/>
    <w:rsid w:val="000301B5"/>
    <w:rsid w:val="00030E65"/>
    <w:rsid w:val="00031027"/>
    <w:rsid w:val="0003112A"/>
    <w:rsid w:val="0003124E"/>
    <w:rsid w:val="0003149E"/>
    <w:rsid w:val="0003150A"/>
    <w:rsid w:val="00031807"/>
    <w:rsid w:val="00031CE6"/>
    <w:rsid w:val="000320CB"/>
    <w:rsid w:val="0003253F"/>
    <w:rsid w:val="00032548"/>
    <w:rsid w:val="000332A8"/>
    <w:rsid w:val="000333E7"/>
    <w:rsid w:val="00033ADC"/>
    <w:rsid w:val="00033F04"/>
    <w:rsid w:val="00033F68"/>
    <w:rsid w:val="00034180"/>
    <w:rsid w:val="000344B5"/>
    <w:rsid w:val="000348D1"/>
    <w:rsid w:val="00034E3D"/>
    <w:rsid w:val="00035007"/>
    <w:rsid w:val="00035367"/>
    <w:rsid w:val="0003567F"/>
    <w:rsid w:val="000358FA"/>
    <w:rsid w:val="0003591A"/>
    <w:rsid w:val="000359C5"/>
    <w:rsid w:val="00035CA0"/>
    <w:rsid w:val="00035CA2"/>
    <w:rsid w:val="00035D39"/>
    <w:rsid w:val="000365BB"/>
    <w:rsid w:val="00036855"/>
    <w:rsid w:val="00036DB6"/>
    <w:rsid w:val="00037959"/>
    <w:rsid w:val="00037D92"/>
    <w:rsid w:val="00037DA5"/>
    <w:rsid w:val="00037FC2"/>
    <w:rsid w:val="000400B7"/>
    <w:rsid w:val="000403C4"/>
    <w:rsid w:val="0004040F"/>
    <w:rsid w:val="00040545"/>
    <w:rsid w:val="0004076E"/>
    <w:rsid w:val="000407A7"/>
    <w:rsid w:val="000407B6"/>
    <w:rsid w:val="000407C1"/>
    <w:rsid w:val="00040858"/>
    <w:rsid w:val="00040D25"/>
    <w:rsid w:val="00041566"/>
    <w:rsid w:val="000416AD"/>
    <w:rsid w:val="00041728"/>
    <w:rsid w:val="00041A7C"/>
    <w:rsid w:val="00041F23"/>
    <w:rsid w:val="00042336"/>
    <w:rsid w:val="000423C0"/>
    <w:rsid w:val="000432C5"/>
    <w:rsid w:val="000433F9"/>
    <w:rsid w:val="00043A43"/>
    <w:rsid w:val="00043C6D"/>
    <w:rsid w:val="00043CFA"/>
    <w:rsid w:val="00043E0F"/>
    <w:rsid w:val="00044829"/>
    <w:rsid w:val="00044A57"/>
    <w:rsid w:val="00045324"/>
    <w:rsid w:val="000455F2"/>
    <w:rsid w:val="00045A9B"/>
    <w:rsid w:val="00046BF2"/>
    <w:rsid w:val="00046D7D"/>
    <w:rsid w:val="00046E28"/>
    <w:rsid w:val="00047047"/>
    <w:rsid w:val="000472C4"/>
    <w:rsid w:val="0004735A"/>
    <w:rsid w:val="000473F1"/>
    <w:rsid w:val="0004740D"/>
    <w:rsid w:val="0004743F"/>
    <w:rsid w:val="00047588"/>
    <w:rsid w:val="00047AED"/>
    <w:rsid w:val="0005033F"/>
    <w:rsid w:val="00050B4C"/>
    <w:rsid w:val="00050DCB"/>
    <w:rsid w:val="00050F81"/>
    <w:rsid w:val="00051395"/>
    <w:rsid w:val="00051596"/>
    <w:rsid w:val="00051D9C"/>
    <w:rsid w:val="00051F13"/>
    <w:rsid w:val="00051FFF"/>
    <w:rsid w:val="000520C4"/>
    <w:rsid w:val="000521A4"/>
    <w:rsid w:val="0005224D"/>
    <w:rsid w:val="00052828"/>
    <w:rsid w:val="0005284C"/>
    <w:rsid w:val="00052995"/>
    <w:rsid w:val="00052B6A"/>
    <w:rsid w:val="00052C26"/>
    <w:rsid w:val="000535CF"/>
    <w:rsid w:val="000537D9"/>
    <w:rsid w:val="0005387F"/>
    <w:rsid w:val="00053AE2"/>
    <w:rsid w:val="00053B84"/>
    <w:rsid w:val="00053C5E"/>
    <w:rsid w:val="00053E0D"/>
    <w:rsid w:val="0005420F"/>
    <w:rsid w:val="0005480D"/>
    <w:rsid w:val="000548B6"/>
    <w:rsid w:val="00054ABD"/>
    <w:rsid w:val="00054AFC"/>
    <w:rsid w:val="00054BB0"/>
    <w:rsid w:val="00055160"/>
    <w:rsid w:val="00055242"/>
    <w:rsid w:val="000552BB"/>
    <w:rsid w:val="00055397"/>
    <w:rsid w:val="00055743"/>
    <w:rsid w:val="000558D9"/>
    <w:rsid w:val="00055EB8"/>
    <w:rsid w:val="00056192"/>
    <w:rsid w:val="00056658"/>
    <w:rsid w:val="0005678D"/>
    <w:rsid w:val="00056CCB"/>
    <w:rsid w:val="00056E6D"/>
    <w:rsid w:val="00056E83"/>
    <w:rsid w:val="00057002"/>
    <w:rsid w:val="00057153"/>
    <w:rsid w:val="0005761F"/>
    <w:rsid w:val="00057C21"/>
    <w:rsid w:val="0006029F"/>
    <w:rsid w:val="000602BC"/>
    <w:rsid w:val="00060B16"/>
    <w:rsid w:val="00060B1A"/>
    <w:rsid w:val="00060B56"/>
    <w:rsid w:val="00061113"/>
    <w:rsid w:val="00061182"/>
    <w:rsid w:val="000613F2"/>
    <w:rsid w:val="00061B96"/>
    <w:rsid w:val="00061D64"/>
    <w:rsid w:val="000620B7"/>
    <w:rsid w:val="0006247E"/>
    <w:rsid w:val="00062A33"/>
    <w:rsid w:val="00062E1D"/>
    <w:rsid w:val="000632F0"/>
    <w:rsid w:val="0006405E"/>
    <w:rsid w:val="00064586"/>
    <w:rsid w:val="000646CD"/>
    <w:rsid w:val="000646E5"/>
    <w:rsid w:val="00064818"/>
    <w:rsid w:val="00064CCD"/>
    <w:rsid w:val="00064D74"/>
    <w:rsid w:val="00064E3C"/>
    <w:rsid w:val="00065328"/>
    <w:rsid w:val="00065456"/>
    <w:rsid w:val="00065679"/>
    <w:rsid w:val="00065766"/>
    <w:rsid w:val="000658F7"/>
    <w:rsid w:val="000666AB"/>
    <w:rsid w:val="00066954"/>
    <w:rsid w:val="00066ED1"/>
    <w:rsid w:val="00066F01"/>
    <w:rsid w:val="00067208"/>
    <w:rsid w:val="000677C7"/>
    <w:rsid w:val="00067D9A"/>
    <w:rsid w:val="00067F6B"/>
    <w:rsid w:val="00070063"/>
    <w:rsid w:val="0007016C"/>
    <w:rsid w:val="00070179"/>
    <w:rsid w:val="00070307"/>
    <w:rsid w:val="00070479"/>
    <w:rsid w:val="00070753"/>
    <w:rsid w:val="000707E8"/>
    <w:rsid w:val="00070ECD"/>
    <w:rsid w:val="000713C6"/>
    <w:rsid w:val="000714D7"/>
    <w:rsid w:val="00071A7C"/>
    <w:rsid w:val="00071C24"/>
    <w:rsid w:val="000722A9"/>
    <w:rsid w:val="0007269A"/>
    <w:rsid w:val="00072840"/>
    <w:rsid w:val="00072903"/>
    <w:rsid w:val="00072909"/>
    <w:rsid w:val="00073078"/>
    <w:rsid w:val="00073771"/>
    <w:rsid w:val="000739AA"/>
    <w:rsid w:val="00073A0C"/>
    <w:rsid w:val="00073A6E"/>
    <w:rsid w:val="00073A85"/>
    <w:rsid w:val="00074342"/>
    <w:rsid w:val="00074580"/>
    <w:rsid w:val="00075447"/>
    <w:rsid w:val="00075EBA"/>
    <w:rsid w:val="0007628D"/>
    <w:rsid w:val="000762E3"/>
    <w:rsid w:val="0007692B"/>
    <w:rsid w:val="00076C85"/>
    <w:rsid w:val="00076E65"/>
    <w:rsid w:val="0007709A"/>
    <w:rsid w:val="0007717A"/>
    <w:rsid w:val="00077210"/>
    <w:rsid w:val="00077746"/>
    <w:rsid w:val="0008039F"/>
    <w:rsid w:val="00080401"/>
    <w:rsid w:val="0008172C"/>
    <w:rsid w:val="00081B39"/>
    <w:rsid w:val="000827B7"/>
    <w:rsid w:val="00082A66"/>
    <w:rsid w:val="00082CF2"/>
    <w:rsid w:val="00082D93"/>
    <w:rsid w:val="00082EC5"/>
    <w:rsid w:val="0008352E"/>
    <w:rsid w:val="00083D2F"/>
    <w:rsid w:val="00083E09"/>
    <w:rsid w:val="000842FC"/>
    <w:rsid w:val="00084937"/>
    <w:rsid w:val="00084B52"/>
    <w:rsid w:val="00085131"/>
    <w:rsid w:val="000853D1"/>
    <w:rsid w:val="00085756"/>
    <w:rsid w:val="000859DA"/>
    <w:rsid w:val="00085AD9"/>
    <w:rsid w:val="00085C48"/>
    <w:rsid w:val="00085E67"/>
    <w:rsid w:val="00086068"/>
    <w:rsid w:val="000863F2"/>
    <w:rsid w:val="00086469"/>
    <w:rsid w:val="000864B8"/>
    <w:rsid w:val="000865FE"/>
    <w:rsid w:val="00086699"/>
    <w:rsid w:val="00086EB7"/>
    <w:rsid w:val="00087454"/>
    <w:rsid w:val="00087514"/>
    <w:rsid w:val="00087FEC"/>
    <w:rsid w:val="000903F6"/>
    <w:rsid w:val="00090426"/>
    <w:rsid w:val="0009071F"/>
    <w:rsid w:val="00090C84"/>
    <w:rsid w:val="00090CB0"/>
    <w:rsid w:val="00090D4C"/>
    <w:rsid w:val="0009119F"/>
    <w:rsid w:val="000912F3"/>
    <w:rsid w:val="00091893"/>
    <w:rsid w:val="00091E1E"/>
    <w:rsid w:val="00091F6E"/>
    <w:rsid w:val="000923A5"/>
    <w:rsid w:val="000928F2"/>
    <w:rsid w:val="0009305D"/>
    <w:rsid w:val="000932A4"/>
    <w:rsid w:val="000933A9"/>
    <w:rsid w:val="000934FF"/>
    <w:rsid w:val="00093E66"/>
    <w:rsid w:val="000940A6"/>
    <w:rsid w:val="000940FA"/>
    <w:rsid w:val="00094200"/>
    <w:rsid w:val="0009432F"/>
    <w:rsid w:val="0009451E"/>
    <w:rsid w:val="00094672"/>
    <w:rsid w:val="00094840"/>
    <w:rsid w:val="00094B4A"/>
    <w:rsid w:val="00094C43"/>
    <w:rsid w:val="00094F96"/>
    <w:rsid w:val="0009500B"/>
    <w:rsid w:val="00095084"/>
    <w:rsid w:val="00095D89"/>
    <w:rsid w:val="00096DE5"/>
    <w:rsid w:val="00096F65"/>
    <w:rsid w:val="00096FBA"/>
    <w:rsid w:val="00097401"/>
    <w:rsid w:val="00097509"/>
    <w:rsid w:val="000978D9"/>
    <w:rsid w:val="00097A7D"/>
    <w:rsid w:val="00097A9F"/>
    <w:rsid w:val="00097DF2"/>
    <w:rsid w:val="000A003E"/>
    <w:rsid w:val="000A0240"/>
    <w:rsid w:val="000A03D4"/>
    <w:rsid w:val="000A0BCB"/>
    <w:rsid w:val="000A10DF"/>
    <w:rsid w:val="000A111F"/>
    <w:rsid w:val="000A12D7"/>
    <w:rsid w:val="000A15D7"/>
    <w:rsid w:val="000A16F4"/>
    <w:rsid w:val="000A1AA3"/>
    <w:rsid w:val="000A1BC8"/>
    <w:rsid w:val="000A1D0A"/>
    <w:rsid w:val="000A1DE0"/>
    <w:rsid w:val="000A22F3"/>
    <w:rsid w:val="000A2726"/>
    <w:rsid w:val="000A3006"/>
    <w:rsid w:val="000A31D4"/>
    <w:rsid w:val="000A352B"/>
    <w:rsid w:val="000A354C"/>
    <w:rsid w:val="000A3643"/>
    <w:rsid w:val="000A3C77"/>
    <w:rsid w:val="000A4147"/>
    <w:rsid w:val="000A4268"/>
    <w:rsid w:val="000A49A0"/>
    <w:rsid w:val="000A5493"/>
    <w:rsid w:val="000A5593"/>
    <w:rsid w:val="000A5888"/>
    <w:rsid w:val="000A5A99"/>
    <w:rsid w:val="000A5CDF"/>
    <w:rsid w:val="000A60A3"/>
    <w:rsid w:val="000A663D"/>
    <w:rsid w:val="000A6882"/>
    <w:rsid w:val="000A78CE"/>
    <w:rsid w:val="000A7DEA"/>
    <w:rsid w:val="000A7E8B"/>
    <w:rsid w:val="000B0195"/>
    <w:rsid w:val="000B03C9"/>
    <w:rsid w:val="000B0429"/>
    <w:rsid w:val="000B066F"/>
    <w:rsid w:val="000B071B"/>
    <w:rsid w:val="000B0D35"/>
    <w:rsid w:val="000B0DC7"/>
    <w:rsid w:val="000B0E03"/>
    <w:rsid w:val="000B10EB"/>
    <w:rsid w:val="000B1348"/>
    <w:rsid w:val="000B1B14"/>
    <w:rsid w:val="000B1C7B"/>
    <w:rsid w:val="000B205A"/>
    <w:rsid w:val="000B2470"/>
    <w:rsid w:val="000B2816"/>
    <w:rsid w:val="000B293A"/>
    <w:rsid w:val="000B2AB0"/>
    <w:rsid w:val="000B2E4B"/>
    <w:rsid w:val="000B31CB"/>
    <w:rsid w:val="000B3551"/>
    <w:rsid w:val="000B3568"/>
    <w:rsid w:val="000B3BD6"/>
    <w:rsid w:val="000B3C4D"/>
    <w:rsid w:val="000B4430"/>
    <w:rsid w:val="000B4637"/>
    <w:rsid w:val="000B49B0"/>
    <w:rsid w:val="000B4DD4"/>
    <w:rsid w:val="000B5005"/>
    <w:rsid w:val="000B5011"/>
    <w:rsid w:val="000B5313"/>
    <w:rsid w:val="000B5440"/>
    <w:rsid w:val="000B54FD"/>
    <w:rsid w:val="000B60D2"/>
    <w:rsid w:val="000B6696"/>
    <w:rsid w:val="000B6B3A"/>
    <w:rsid w:val="000B6E8C"/>
    <w:rsid w:val="000B6F72"/>
    <w:rsid w:val="000B6FF7"/>
    <w:rsid w:val="000B71A1"/>
    <w:rsid w:val="000B74CB"/>
    <w:rsid w:val="000B7573"/>
    <w:rsid w:val="000C0106"/>
    <w:rsid w:val="000C03A1"/>
    <w:rsid w:val="000C0827"/>
    <w:rsid w:val="000C08A2"/>
    <w:rsid w:val="000C0CD6"/>
    <w:rsid w:val="000C0D72"/>
    <w:rsid w:val="000C17A0"/>
    <w:rsid w:val="000C1D6E"/>
    <w:rsid w:val="000C2550"/>
    <w:rsid w:val="000C2A39"/>
    <w:rsid w:val="000C2ACF"/>
    <w:rsid w:val="000C2BFD"/>
    <w:rsid w:val="000C2C13"/>
    <w:rsid w:val="000C2C89"/>
    <w:rsid w:val="000C2D2E"/>
    <w:rsid w:val="000C3126"/>
    <w:rsid w:val="000C38FB"/>
    <w:rsid w:val="000C3B92"/>
    <w:rsid w:val="000C3C75"/>
    <w:rsid w:val="000C40A9"/>
    <w:rsid w:val="000C4113"/>
    <w:rsid w:val="000C42CE"/>
    <w:rsid w:val="000C434F"/>
    <w:rsid w:val="000C453C"/>
    <w:rsid w:val="000C4BD7"/>
    <w:rsid w:val="000C4C27"/>
    <w:rsid w:val="000C5F3A"/>
    <w:rsid w:val="000C65F5"/>
    <w:rsid w:val="000C68D7"/>
    <w:rsid w:val="000C6977"/>
    <w:rsid w:val="000C6F25"/>
    <w:rsid w:val="000C70EC"/>
    <w:rsid w:val="000C711A"/>
    <w:rsid w:val="000C71ED"/>
    <w:rsid w:val="000C722A"/>
    <w:rsid w:val="000C722D"/>
    <w:rsid w:val="000C74D7"/>
    <w:rsid w:val="000C75F5"/>
    <w:rsid w:val="000C78B6"/>
    <w:rsid w:val="000C7948"/>
    <w:rsid w:val="000C7A5B"/>
    <w:rsid w:val="000C7B3F"/>
    <w:rsid w:val="000C7B76"/>
    <w:rsid w:val="000C7C8F"/>
    <w:rsid w:val="000D0125"/>
    <w:rsid w:val="000D0184"/>
    <w:rsid w:val="000D0717"/>
    <w:rsid w:val="000D0ADA"/>
    <w:rsid w:val="000D0C08"/>
    <w:rsid w:val="000D1ABD"/>
    <w:rsid w:val="000D1AEA"/>
    <w:rsid w:val="000D1CEF"/>
    <w:rsid w:val="000D266F"/>
    <w:rsid w:val="000D28EA"/>
    <w:rsid w:val="000D29FE"/>
    <w:rsid w:val="000D2A58"/>
    <w:rsid w:val="000D2EA9"/>
    <w:rsid w:val="000D32E1"/>
    <w:rsid w:val="000D3610"/>
    <w:rsid w:val="000D3670"/>
    <w:rsid w:val="000D3775"/>
    <w:rsid w:val="000D3B3E"/>
    <w:rsid w:val="000D3DA5"/>
    <w:rsid w:val="000D4B89"/>
    <w:rsid w:val="000D4D1D"/>
    <w:rsid w:val="000D4E49"/>
    <w:rsid w:val="000D51AE"/>
    <w:rsid w:val="000D56EC"/>
    <w:rsid w:val="000D633B"/>
    <w:rsid w:val="000D6485"/>
    <w:rsid w:val="000D671C"/>
    <w:rsid w:val="000D6FEA"/>
    <w:rsid w:val="000D7A53"/>
    <w:rsid w:val="000D7CAC"/>
    <w:rsid w:val="000D7E9F"/>
    <w:rsid w:val="000E03F7"/>
    <w:rsid w:val="000E0640"/>
    <w:rsid w:val="000E088F"/>
    <w:rsid w:val="000E0E1D"/>
    <w:rsid w:val="000E0EF4"/>
    <w:rsid w:val="000E0F19"/>
    <w:rsid w:val="000E1543"/>
    <w:rsid w:val="000E2302"/>
    <w:rsid w:val="000E2506"/>
    <w:rsid w:val="000E25EF"/>
    <w:rsid w:val="000E2971"/>
    <w:rsid w:val="000E2B22"/>
    <w:rsid w:val="000E2D64"/>
    <w:rsid w:val="000E30FE"/>
    <w:rsid w:val="000E31EC"/>
    <w:rsid w:val="000E37E6"/>
    <w:rsid w:val="000E42B6"/>
    <w:rsid w:val="000E438E"/>
    <w:rsid w:val="000E43F9"/>
    <w:rsid w:val="000E46CB"/>
    <w:rsid w:val="000E4758"/>
    <w:rsid w:val="000E4A7C"/>
    <w:rsid w:val="000E51C3"/>
    <w:rsid w:val="000E5A35"/>
    <w:rsid w:val="000E5ADE"/>
    <w:rsid w:val="000E5E1E"/>
    <w:rsid w:val="000E673A"/>
    <w:rsid w:val="000E6789"/>
    <w:rsid w:val="000E6791"/>
    <w:rsid w:val="000E7114"/>
    <w:rsid w:val="000E72A1"/>
    <w:rsid w:val="000E7722"/>
    <w:rsid w:val="000E77AF"/>
    <w:rsid w:val="000E7A86"/>
    <w:rsid w:val="000E7EB3"/>
    <w:rsid w:val="000F0312"/>
    <w:rsid w:val="000F0541"/>
    <w:rsid w:val="000F0724"/>
    <w:rsid w:val="000F13F5"/>
    <w:rsid w:val="000F1A32"/>
    <w:rsid w:val="000F1AF5"/>
    <w:rsid w:val="000F1B9F"/>
    <w:rsid w:val="000F1C26"/>
    <w:rsid w:val="000F1C8E"/>
    <w:rsid w:val="000F21E3"/>
    <w:rsid w:val="000F2215"/>
    <w:rsid w:val="000F22F9"/>
    <w:rsid w:val="000F2635"/>
    <w:rsid w:val="000F2B06"/>
    <w:rsid w:val="000F305A"/>
    <w:rsid w:val="000F36A5"/>
    <w:rsid w:val="000F3A85"/>
    <w:rsid w:val="000F3C2B"/>
    <w:rsid w:val="000F3CAF"/>
    <w:rsid w:val="000F3DFE"/>
    <w:rsid w:val="000F4073"/>
    <w:rsid w:val="000F41B2"/>
    <w:rsid w:val="000F424C"/>
    <w:rsid w:val="000F46BA"/>
    <w:rsid w:val="000F4F65"/>
    <w:rsid w:val="000F5047"/>
    <w:rsid w:val="000F5135"/>
    <w:rsid w:val="000F5142"/>
    <w:rsid w:val="000F521D"/>
    <w:rsid w:val="000F52EA"/>
    <w:rsid w:val="000F55DC"/>
    <w:rsid w:val="000F5697"/>
    <w:rsid w:val="000F594A"/>
    <w:rsid w:val="000F6675"/>
    <w:rsid w:val="000F6DCE"/>
    <w:rsid w:val="000F6E8A"/>
    <w:rsid w:val="000F7843"/>
    <w:rsid w:val="000F79ED"/>
    <w:rsid w:val="000F7A70"/>
    <w:rsid w:val="00100248"/>
    <w:rsid w:val="0010026F"/>
    <w:rsid w:val="0010027C"/>
    <w:rsid w:val="001008A7"/>
    <w:rsid w:val="00100EDE"/>
    <w:rsid w:val="0010100C"/>
    <w:rsid w:val="00101186"/>
    <w:rsid w:val="0010120B"/>
    <w:rsid w:val="00101B80"/>
    <w:rsid w:val="00101F2E"/>
    <w:rsid w:val="00102026"/>
    <w:rsid w:val="0010206C"/>
    <w:rsid w:val="001020DC"/>
    <w:rsid w:val="00102249"/>
    <w:rsid w:val="00102671"/>
    <w:rsid w:val="00102963"/>
    <w:rsid w:val="00102B49"/>
    <w:rsid w:val="00102B82"/>
    <w:rsid w:val="001032DD"/>
    <w:rsid w:val="001034A2"/>
    <w:rsid w:val="00103781"/>
    <w:rsid w:val="001038FD"/>
    <w:rsid w:val="00103AF7"/>
    <w:rsid w:val="00103D87"/>
    <w:rsid w:val="0010457F"/>
    <w:rsid w:val="00104BCA"/>
    <w:rsid w:val="00104DE8"/>
    <w:rsid w:val="00104E7B"/>
    <w:rsid w:val="00105670"/>
    <w:rsid w:val="001059F9"/>
    <w:rsid w:val="00105B5D"/>
    <w:rsid w:val="00105BAE"/>
    <w:rsid w:val="00105E36"/>
    <w:rsid w:val="00105ED3"/>
    <w:rsid w:val="001060CB"/>
    <w:rsid w:val="00106166"/>
    <w:rsid w:val="001062CD"/>
    <w:rsid w:val="001062E0"/>
    <w:rsid w:val="001073A0"/>
    <w:rsid w:val="001075CE"/>
    <w:rsid w:val="00107A45"/>
    <w:rsid w:val="00107EFC"/>
    <w:rsid w:val="0011039F"/>
    <w:rsid w:val="0011093B"/>
    <w:rsid w:val="00110E49"/>
    <w:rsid w:val="00111177"/>
    <w:rsid w:val="001113A9"/>
    <w:rsid w:val="00111942"/>
    <w:rsid w:val="00111D59"/>
    <w:rsid w:val="00111FDE"/>
    <w:rsid w:val="001120E0"/>
    <w:rsid w:val="001121C1"/>
    <w:rsid w:val="00112568"/>
    <w:rsid w:val="00112907"/>
    <w:rsid w:val="00112CB6"/>
    <w:rsid w:val="00112D4F"/>
    <w:rsid w:val="001132B7"/>
    <w:rsid w:val="00113F7A"/>
    <w:rsid w:val="00114303"/>
    <w:rsid w:val="00114532"/>
    <w:rsid w:val="00114D1E"/>
    <w:rsid w:val="00114E56"/>
    <w:rsid w:val="00114F49"/>
    <w:rsid w:val="00114F7A"/>
    <w:rsid w:val="001151A3"/>
    <w:rsid w:val="0011556C"/>
    <w:rsid w:val="00115C05"/>
    <w:rsid w:val="0011684E"/>
    <w:rsid w:val="00116CC3"/>
    <w:rsid w:val="00117B01"/>
    <w:rsid w:val="00120CB4"/>
    <w:rsid w:val="0012125B"/>
    <w:rsid w:val="0012147C"/>
    <w:rsid w:val="001214DF"/>
    <w:rsid w:val="0012243A"/>
    <w:rsid w:val="0012252D"/>
    <w:rsid w:val="00122653"/>
    <w:rsid w:val="0012265A"/>
    <w:rsid w:val="00122684"/>
    <w:rsid w:val="001227A6"/>
    <w:rsid w:val="001232F7"/>
    <w:rsid w:val="00123471"/>
    <w:rsid w:val="00123629"/>
    <w:rsid w:val="001239B2"/>
    <w:rsid w:val="001247C5"/>
    <w:rsid w:val="00124819"/>
    <w:rsid w:val="001248B6"/>
    <w:rsid w:val="001248BF"/>
    <w:rsid w:val="0012495C"/>
    <w:rsid w:val="00124C9C"/>
    <w:rsid w:val="00125EDE"/>
    <w:rsid w:val="00125F82"/>
    <w:rsid w:val="00125FB8"/>
    <w:rsid w:val="001260CE"/>
    <w:rsid w:val="0012634D"/>
    <w:rsid w:val="0012640F"/>
    <w:rsid w:val="0012655F"/>
    <w:rsid w:val="0012674F"/>
    <w:rsid w:val="0012689E"/>
    <w:rsid w:val="00126991"/>
    <w:rsid w:val="00126A06"/>
    <w:rsid w:val="00126CF4"/>
    <w:rsid w:val="00126E19"/>
    <w:rsid w:val="00126E35"/>
    <w:rsid w:val="001272A9"/>
    <w:rsid w:val="001279E0"/>
    <w:rsid w:val="00130047"/>
    <w:rsid w:val="00130CAC"/>
    <w:rsid w:val="00130E40"/>
    <w:rsid w:val="00130ECD"/>
    <w:rsid w:val="00130FDD"/>
    <w:rsid w:val="0013111A"/>
    <w:rsid w:val="001315A6"/>
    <w:rsid w:val="001316BC"/>
    <w:rsid w:val="001325CF"/>
    <w:rsid w:val="00132640"/>
    <w:rsid w:val="00132E8F"/>
    <w:rsid w:val="001333E6"/>
    <w:rsid w:val="001334C8"/>
    <w:rsid w:val="00133858"/>
    <w:rsid w:val="00133D5E"/>
    <w:rsid w:val="00133FA8"/>
    <w:rsid w:val="00134280"/>
    <w:rsid w:val="0013429C"/>
    <w:rsid w:val="00134566"/>
    <w:rsid w:val="00134D8E"/>
    <w:rsid w:val="00135084"/>
    <w:rsid w:val="00135254"/>
    <w:rsid w:val="001359E5"/>
    <w:rsid w:val="00135E36"/>
    <w:rsid w:val="00135E5A"/>
    <w:rsid w:val="001361E2"/>
    <w:rsid w:val="0013665D"/>
    <w:rsid w:val="00136D3A"/>
    <w:rsid w:val="0013706F"/>
    <w:rsid w:val="001370A6"/>
    <w:rsid w:val="001370F0"/>
    <w:rsid w:val="001373F3"/>
    <w:rsid w:val="00137459"/>
    <w:rsid w:val="0013757D"/>
    <w:rsid w:val="001375DE"/>
    <w:rsid w:val="00137E4A"/>
    <w:rsid w:val="0014035B"/>
    <w:rsid w:val="00140515"/>
    <w:rsid w:val="00140A22"/>
    <w:rsid w:val="001414A5"/>
    <w:rsid w:val="00141737"/>
    <w:rsid w:val="00141A9D"/>
    <w:rsid w:val="00141CC8"/>
    <w:rsid w:val="00142954"/>
    <w:rsid w:val="00142971"/>
    <w:rsid w:val="00142A6C"/>
    <w:rsid w:val="00142FB1"/>
    <w:rsid w:val="00143251"/>
    <w:rsid w:val="001433B5"/>
    <w:rsid w:val="0014370D"/>
    <w:rsid w:val="00143884"/>
    <w:rsid w:val="00144048"/>
    <w:rsid w:val="00144151"/>
    <w:rsid w:val="00144B45"/>
    <w:rsid w:val="00144CCC"/>
    <w:rsid w:val="00144D17"/>
    <w:rsid w:val="00144D59"/>
    <w:rsid w:val="001452AA"/>
    <w:rsid w:val="00145688"/>
    <w:rsid w:val="0014569B"/>
    <w:rsid w:val="00145790"/>
    <w:rsid w:val="00145A9D"/>
    <w:rsid w:val="00145B1C"/>
    <w:rsid w:val="00145DB3"/>
    <w:rsid w:val="001460B9"/>
    <w:rsid w:val="001462D2"/>
    <w:rsid w:val="001464A7"/>
    <w:rsid w:val="00147161"/>
    <w:rsid w:val="00147241"/>
    <w:rsid w:val="0014783B"/>
    <w:rsid w:val="00147E5F"/>
    <w:rsid w:val="0015021D"/>
    <w:rsid w:val="001502FC"/>
    <w:rsid w:val="00150836"/>
    <w:rsid w:val="001509FD"/>
    <w:rsid w:val="00150CE2"/>
    <w:rsid w:val="00150E93"/>
    <w:rsid w:val="00151038"/>
    <w:rsid w:val="00151224"/>
    <w:rsid w:val="00151279"/>
    <w:rsid w:val="0015139E"/>
    <w:rsid w:val="00152981"/>
    <w:rsid w:val="00152B53"/>
    <w:rsid w:val="00152D51"/>
    <w:rsid w:val="0015313C"/>
    <w:rsid w:val="00153503"/>
    <w:rsid w:val="00153DEA"/>
    <w:rsid w:val="00154686"/>
    <w:rsid w:val="0015483F"/>
    <w:rsid w:val="00154B39"/>
    <w:rsid w:val="00155840"/>
    <w:rsid w:val="001563E3"/>
    <w:rsid w:val="00156C54"/>
    <w:rsid w:val="00156ED5"/>
    <w:rsid w:val="001572EF"/>
    <w:rsid w:val="00157A79"/>
    <w:rsid w:val="00157AF1"/>
    <w:rsid w:val="00157F11"/>
    <w:rsid w:val="0016026D"/>
    <w:rsid w:val="001606F0"/>
    <w:rsid w:val="00160799"/>
    <w:rsid w:val="00160B44"/>
    <w:rsid w:val="00160FC6"/>
    <w:rsid w:val="0016144C"/>
    <w:rsid w:val="0016155C"/>
    <w:rsid w:val="001615E5"/>
    <w:rsid w:val="001618FC"/>
    <w:rsid w:val="00161966"/>
    <w:rsid w:val="00161A8E"/>
    <w:rsid w:val="00161B28"/>
    <w:rsid w:val="00161BC0"/>
    <w:rsid w:val="00161D0F"/>
    <w:rsid w:val="00161DA6"/>
    <w:rsid w:val="00161E92"/>
    <w:rsid w:val="0016224F"/>
    <w:rsid w:val="0016269E"/>
    <w:rsid w:val="00162B03"/>
    <w:rsid w:val="00162CAE"/>
    <w:rsid w:val="0016323A"/>
    <w:rsid w:val="00163C3D"/>
    <w:rsid w:val="00163CBC"/>
    <w:rsid w:val="00163E9D"/>
    <w:rsid w:val="00164415"/>
    <w:rsid w:val="00164B56"/>
    <w:rsid w:val="00164CCF"/>
    <w:rsid w:val="00164DA0"/>
    <w:rsid w:val="00165DF9"/>
    <w:rsid w:val="00165FE2"/>
    <w:rsid w:val="00166638"/>
    <w:rsid w:val="001667A2"/>
    <w:rsid w:val="00166EFE"/>
    <w:rsid w:val="0016705D"/>
    <w:rsid w:val="001674F8"/>
    <w:rsid w:val="00167856"/>
    <w:rsid w:val="00167CDB"/>
    <w:rsid w:val="00167ECE"/>
    <w:rsid w:val="0017086C"/>
    <w:rsid w:val="00170E9E"/>
    <w:rsid w:val="00170F7C"/>
    <w:rsid w:val="001711D4"/>
    <w:rsid w:val="001713F0"/>
    <w:rsid w:val="001717CD"/>
    <w:rsid w:val="001718AE"/>
    <w:rsid w:val="001719F0"/>
    <w:rsid w:val="00171AA0"/>
    <w:rsid w:val="001721D5"/>
    <w:rsid w:val="00172421"/>
    <w:rsid w:val="001725E3"/>
    <w:rsid w:val="001728D5"/>
    <w:rsid w:val="00172A18"/>
    <w:rsid w:val="00172BC8"/>
    <w:rsid w:val="00172C74"/>
    <w:rsid w:val="00172F69"/>
    <w:rsid w:val="00172FFE"/>
    <w:rsid w:val="001731B1"/>
    <w:rsid w:val="00173C31"/>
    <w:rsid w:val="00173C4C"/>
    <w:rsid w:val="00173D6B"/>
    <w:rsid w:val="00173E45"/>
    <w:rsid w:val="00174071"/>
    <w:rsid w:val="001741E7"/>
    <w:rsid w:val="001746DB"/>
    <w:rsid w:val="00175255"/>
    <w:rsid w:val="001768F2"/>
    <w:rsid w:val="00176A0C"/>
    <w:rsid w:val="00176A7D"/>
    <w:rsid w:val="001773BB"/>
    <w:rsid w:val="00177853"/>
    <w:rsid w:val="001779F5"/>
    <w:rsid w:val="00177B26"/>
    <w:rsid w:val="00177C1E"/>
    <w:rsid w:val="00177E7D"/>
    <w:rsid w:val="00177FFE"/>
    <w:rsid w:val="001800D5"/>
    <w:rsid w:val="001804C3"/>
    <w:rsid w:val="00180644"/>
    <w:rsid w:val="00180A87"/>
    <w:rsid w:val="00181342"/>
    <w:rsid w:val="00181530"/>
    <w:rsid w:val="0018187C"/>
    <w:rsid w:val="00181893"/>
    <w:rsid w:val="00181C41"/>
    <w:rsid w:val="001820A8"/>
    <w:rsid w:val="00182229"/>
    <w:rsid w:val="001835D1"/>
    <w:rsid w:val="00183D77"/>
    <w:rsid w:val="0018407A"/>
    <w:rsid w:val="00184418"/>
    <w:rsid w:val="0018464B"/>
    <w:rsid w:val="0018489A"/>
    <w:rsid w:val="0018504F"/>
    <w:rsid w:val="00185092"/>
    <w:rsid w:val="001850DB"/>
    <w:rsid w:val="0018513B"/>
    <w:rsid w:val="001852D5"/>
    <w:rsid w:val="00185B7A"/>
    <w:rsid w:val="00185DDC"/>
    <w:rsid w:val="00185F92"/>
    <w:rsid w:val="0018607C"/>
    <w:rsid w:val="00186AB2"/>
    <w:rsid w:val="00186CEF"/>
    <w:rsid w:val="00186E33"/>
    <w:rsid w:val="00187023"/>
    <w:rsid w:val="00187872"/>
    <w:rsid w:val="001878E7"/>
    <w:rsid w:val="00187B89"/>
    <w:rsid w:val="00187D92"/>
    <w:rsid w:val="0019002B"/>
    <w:rsid w:val="00190AB5"/>
    <w:rsid w:val="00190B78"/>
    <w:rsid w:val="00190B9B"/>
    <w:rsid w:val="00190F45"/>
    <w:rsid w:val="0019162B"/>
    <w:rsid w:val="00191915"/>
    <w:rsid w:val="00191A46"/>
    <w:rsid w:val="00191D0C"/>
    <w:rsid w:val="00191E92"/>
    <w:rsid w:val="00191F99"/>
    <w:rsid w:val="001921A3"/>
    <w:rsid w:val="001925ED"/>
    <w:rsid w:val="001927CD"/>
    <w:rsid w:val="00192D03"/>
    <w:rsid w:val="0019338F"/>
    <w:rsid w:val="001933A2"/>
    <w:rsid w:val="00193C9A"/>
    <w:rsid w:val="0019421B"/>
    <w:rsid w:val="00194422"/>
    <w:rsid w:val="00194569"/>
    <w:rsid w:val="00194A75"/>
    <w:rsid w:val="00194F1B"/>
    <w:rsid w:val="001955D4"/>
    <w:rsid w:val="001956B3"/>
    <w:rsid w:val="00195923"/>
    <w:rsid w:val="00195C89"/>
    <w:rsid w:val="00195DD0"/>
    <w:rsid w:val="0019618F"/>
    <w:rsid w:val="001962F7"/>
    <w:rsid w:val="0019656D"/>
    <w:rsid w:val="00196846"/>
    <w:rsid w:val="00196877"/>
    <w:rsid w:val="00196A28"/>
    <w:rsid w:val="00196B73"/>
    <w:rsid w:val="00196FE2"/>
    <w:rsid w:val="00197106"/>
    <w:rsid w:val="00197252"/>
    <w:rsid w:val="001975A0"/>
    <w:rsid w:val="00197B89"/>
    <w:rsid w:val="001A0385"/>
    <w:rsid w:val="001A05D2"/>
    <w:rsid w:val="001A062A"/>
    <w:rsid w:val="001A0FF7"/>
    <w:rsid w:val="001A10E1"/>
    <w:rsid w:val="001A1387"/>
    <w:rsid w:val="001A146A"/>
    <w:rsid w:val="001A159A"/>
    <w:rsid w:val="001A1612"/>
    <w:rsid w:val="001A1718"/>
    <w:rsid w:val="001A172E"/>
    <w:rsid w:val="001A1905"/>
    <w:rsid w:val="001A1E3A"/>
    <w:rsid w:val="001A1FF2"/>
    <w:rsid w:val="001A22E4"/>
    <w:rsid w:val="001A2367"/>
    <w:rsid w:val="001A29ED"/>
    <w:rsid w:val="001A2ACE"/>
    <w:rsid w:val="001A2CA3"/>
    <w:rsid w:val="001A30EB"/>
    <w:rsid w:val="001A34C0"/>
    <w:rsid w:val="001A367F"/>
    <w:rsid w:val="001A3B66"/>
    <w:rsid w:val="001A3C9B"/>
    <w:rsid w:val="001A401B"/>
    <w:rsid w:val="001A4289"/>
    <w:rsid w:val="001A43D7"/>
    <w:rsid w:val="001A4577"/>
    <w:rsid w:val="001A4A3E"/>
    <w:rsid w:val="001A5355"/>
    <w:rsid w:val="001A55E0"/>
    <w:rsid w:val="001A5894"/>
    <w:rsid w:val="001A58DC"/>
    <w:rsid w:val="001A5E31"/>
    <w:rsid w:val="001A65EE"/>
    <w:rsid w:val="001A6A51"/>
    <w:rsid w:val="001A7186"/>
    <w:rsid w:val="001A742F"/>
    <w:rsid w:val="001A74C4"/>
    <w:rsid w:val="001A75F0"/>
    <w:rsid w:val="001A764C"/>
    <w:rsid w:val="001A77B9"/>
    <w:rsid w:val="001A7D5D"/>
    <w:rsid w:val="001B00A6"/>
    <w:rsid w:val="001B0579"/>
    <w:rsid w:val="001B0C9F"/>
    <w:rsid w:val="001B0D82"/>
    <w:rsid w:val="001B11BC"/>
    <w:rsid w:val="001B147C"/>
    <w:rsid w:val="001B15F0"/>
    <w:rsid w:val="001B1760"/>
    <w:rsid w:val="001B1793"/>
    <w:rsid w:val="001B1F59"/>
    <w:rsid w:val="001B2008"/>
    <w:rsid w:val="001B21EE"/>
    <w:rsid w:val="001B2642"/>
    <w:rsid w:val="001B28E3"/>
    <w:rsid w:val="001B2A19"/>
    <w:rsid w:val="001B33D1"/>
    <w:rsid w:val="001B3B01"/>
    <w:rsid w:val="001B3D8A"/>
    <w:rsid w:val="001B3F8F"/>
    <w:rsid w:val="001B4255"/>
    <w:rsid w:val="001B42B6"/>
    <w:rsid w:val="001B45AC"/>
    <w:rsid w:val="001B466F"/>
    <w:rsid w:val="001B4FD7"/>
    <w:rsid w:val="001B51E7"/>
    <w:rsid w:val="001B551D"/>
    <w:rsid w:val="001B5F31"/>
    <w:rsid w:val="001B6275"/>
    <w:rsid w:val="001B692E"/>
    <w:rsid w:val="001B6C65"/>
    <w:rsid w:val="001B6CBC"/>
    <w:rsid w:val="001B71AD"/>
    <w:rsid w:val="001B721C"/>
    <w:rsid w:val="001B7928"/>
    <w:rsid w:val="001B79EB"/>
    <w:rsid w:val="001B7CF4"/>
    <w:rsid w:val="001C0A5B"/>
    <w:rsid w:val="001C15CC"/>
    <w:rsid w:val="001C1A57"/>
    <w:rsid w:val="001C1D74"/>
    <w:rsid w:val="001C1F9F"/>
    <w:rsid w:val="001C22B4"/>
    <w:rsid w:val="001C25E9"/>
    <w:rsid w:val="001C2940"/>
    <w:rsid w:val="001C3E64"/>
    <w:rsid w:val="001C3E6D"/>
    <w:rsid w:val="001C4079"/>
    <w:rsid w:val="001C465D"/>
    <w:rsid w:val="001C483A"/>
    <w:rsid w:val="001C4C46"/>
    <w:rsid w:val="001C4D41"/>
    <w:rsid w:val="001C5012"/>
    <w:rsid w:val="001C5578"/>
    <w:rsid w:val="001C5776"/>
    <w:rsid w:val="001C5991"/>
    <w:rsid w:val="001C59CA"/>
    <w:rsid w:val="001C5BC4"/>
    <w:rsid w:val="001C62F1"/>
    <w:rsid w:val="001C66FD"/>
    <w:rsid w:val="001C67B7"/>
    <w:rsid w:val="001C67B8"/>
    <w:rsid w:val="001C6BB1"/>
    <w:rsid w:val="001C6C24"/>
    <w:rsid w:val="001C7559"/>
    <w:rsid w:val="001C7D3C"/>
    <w:rsid w:val="001D00DD"/>
    <w:rsid w:val="001D00EB"/>
    <w:rsid w:val="001D08B5"/>
    <w:rsid w:val="001D0A76"/>
    <w:rsid w:val="001D11BC"/>
    <w:rsid w:val="001D1E62"/>
    <w:rsid w:val="001D1FFF"/>
    <w:rsid w:val="001D285B"/>
    <w:rsid w:val="001D2ED2"/>
    <w:rsid w:val="001D2FF4"/>
    <w:rsid w:val="001D343F"/>
    <w:rsid w:val="001D3F05"/>
    <w:rsid w:val="001D44E4"/>
    <w:rsid w:val="001D4E69"/>
    <w:rsid w:val="001D4F53"/>
    <w:rsid w:val="001D4F89"/>
    <w:rsid w:val="001D5875"/>
    <w:rsid w:val="001D5955"/>
    <w:rsid w:val="001D5AB1"/>
    <w:rsid w:val="001D6065"/>
    <w:rsid w:val="001D61BC"/>
    <w:rsid w:val="001D6A33"/>
    <w:rsid w:val="001D6AFE"/>
    <w:rsid w:val="001D6BCE"/>
    <w:rsid w:val="001D6DDB"/>
    <w:rsid w:val="001D6EF0"/>
    <w:rsid w:val="001D7589"/>
    <w:rsid w:val="001D7DF7"/>
    <w:rsid w:val="001D7E87"/>
    <w:rsid w:val="001D7ED0"/>
    <w:rsid w:val="001E06EE"/>
    <w:rsid w:val="001E08F4"/>
    <w:rsid w:val="001E09DE"/>
    <w:rsid w:val="001E0C6C"/>
    <w:rsid w:val="001E0DAF"/>
    <w:rsid w:val="001E0E09"/>
    <w:rsid w:val="001E0FFE"/>
    <w:rsid w:val="001E121E"/>
    <w:rsid w:val="001E13E4"/>
    <w:rsid w:val="001E1CE6"/>
    <w:rsid w:val="001E1EA1"/>
    <w:rsid w:val="001E1ECF"/>
    <w:rsid w:val="001E20E6"/>
    <w:rsid w:val="001E2266"/>
    <w:rsid w:val="001E2F31"/>
    <w:rsid w:val="001E3252"/>
    <w:rsid w:val="001E34AF"/>
    <w:rsid w:val="001E3595"/>
    <w:rsid w:val="001E36AC"/>
    <w:rsid w:val="001E3A2E"/>
    <w:rsid w:val="001E403B"/>
    <w:rsid w:val="001E4360"/>
    <w:rsid w:val="001E467E"/>
    <w:rsid w:val="001E468D"/>
    <w:rsid w:val="001E4FF5"/>
    <w:rsid w:val="001E521B"/>
    <w:rsid w:val="001E574A"/>
    <w:rsid w:val="001E59D0"/>
    <w:rsid w:val="001E5A19"/>
    <w:rsid w:val="001E5ACA"/>
    <w:rsid w:val="001E5EB1"/>
    <w:rsid w:val="001E5F13"/>
    <w:rsid w:val="001E6117"/>
    <w:rsid w:val="001E68AD"/>
    <w:rsid w:val="001E69C4"/>
    <w:rsid w:val="001E6B5D"/>
    <w:rsid w:val="001E6F41"/>
    <w:rsid w:val="001E71E6"/>
    <w:rsid w:val="001E79B3"/>
    <w:rsid w:val="001E7E7D"/>
    <w:rsid w:val="001F0579"/>
    <w:rsid w:val="001F0B31"/>
    <w:rsid w:val="001F106A"/>
    <w:rsid w:val="001F1699"/>
    <w:rsid w:val="001F1809"/>
    <w:rsid w:val="001F18F0"/>
    <w:rsid w:val="001F199E"/>
    <w:rsid w:val="001F1D1B"/>
    <w:rsid w:val="001F1DB1"/>
    <w:rsid w:val="001F21CD"/>
    <w:rsid w:val="001F226A"/>
    <w:rsid w:val="001F2444"/>
    <w:rsid w:val="001F24E2"/>
    <w:rsid w:val="001F2562"/>
    <w:rsid w:val="001F25C3"/>
    <w:rsid w:val="001F2727"/>
    <w:rsid w:val="001F28D2"/>
    <w:rsid w:val="001F29D6"/>
    <w:rsid w:val="001F2B89"/>
    <w:rsid w:val="001F325F"/>
    <w:rsid w:val="001F32D3"/>
    <w:rsid w:val="001F33BB"/>
    <w:rsid w:val="001F3A9A"/>
    <w:rsid w:val="001F3BAC"/>
    <w:rsid w:val="001F3BFA"/>
    <w:rsid w:val="001F3CD0"/>
    <w:rsid w:val="001F3DFA"/>
    <w:rsid w:val="001F484E"/>
    <w:rsid w:val="001F4AD2"/>
    <w:rsid w:val="001F534B"/>
    <w:rsid w:val="001F5AF7"/>
    <w:rsid w:val="001F5B43"/>
    <w:rsid w:val="001F5E50"/>
    <w:rsid w:val="001F5F90"/>
    <w:rsid w:val="001F6851"/>
    <w:rsid w:val="001F6A01"/>
    <w:rsid w:val="001F6D3F"/>
    <w:rsid w:val="001F6E24"/>
    <w:rsid w:val="001F7174"/>
    <w:rsid w:val="001F7363"/>
    <w:rsid w:val="001F7777"/>
    <w:rsid w:val="001F79FF"/>
    <w:rsid w:val="001F7D27"/>
    <w:rsid w:val="001F7EA4"/>
    <w:rsid w:val="0020010D"/>
    <w:rsid w:val="002001DD"/>
    <w:rsid w:val="00200821"/>
    <w:rsid w:val="0020092B"/>
    <w:rsid w:val="00200A3E"/>
    <w:rsid w:val="00200FC5"/>
    <w:rsid w:val="0020139F"/>
    <w:rsid w:val="002015A9"/>
    <w:rsid w:val="00201B15"/>
    <w:rsid w:val="00201C56"/>
    <w:rsid w:val="00201F4C"/>
    <w:rsid w:val="002020FD"/>
    <w:rsid w:val="0020261D"/>
    <w:rsid w:val="002026D8"/>
    <w:rsid w:val="00202742"/>
    <w:rsid w:val="00202A6F"/>
    <w:rsid w:val="002030DD"/>
    <w:rsid w:val="0020331D"/>
    <w:rsid w:val="0020354E"/>
    <w:rsid w:val="002036D3"/>
    <w:rsid w:val="00203CDE"/>
    <w:rsid w:val="00203D8F"/>
    <w:rsid w:val="00203DCE"/>
    <w:rsid w:val="0020450F"/>
    <w:rsid w:val="00204BAB"/>
    <w:rsid w:val="00204EB0"/>
    <w:rsid w:val="00204EB5"/>
    <w:rsid w:val="0020514D"/>
    <w:rsid w:val="0020526B"/>
    <w:rsid w:val="0020546B"/>
    <w:rsid w:val="002055FD"/>
    <w:rsid w:val="002057FA"/>
    <w:rsid w:val="0020599C"/>
    <w:rsid w:val="00205D05"/>
    <w:rsid w:val="00205EAD"/>
    <w:rsid w:val="002061F7"/>
    <w:rsid w:val="00206DBE"/>
    <w:rsid w:val="0020768C"/>
    <w:rsid w:val="00207714"/>
    <w:rsid w:val="00210541"/>
    <w:rsid w:val="002106F9"/>
    <w:rsid w:val="00210A77"/>
    <w:rsid w:val="00210DE8"/>
    <w:rsid w:val="002112B3"/>
    <w:rsid w:val="002115C9"/>
    <w:rsid w:val="00211817"/>
    <w:rsid w:val="00211905"/>
    <w:rsid w:val="00211B63"/>
    <w:rsid w:val="00211D19"/>
    <w:rsid w:val="0021233C"/>
    <w:rsid w:val="0021258C"/>
    <w:rsid w:val="00212812"/>
    <w:rsid w:val="00212A52"/>
    <w:rsid w:val="002130A9"/>
    <w:rsid w:val="002133FE"/>
    <w:rsid w:val="002136AC"/>
    <w:rsid w:val="00213B28"/>
    <w:rsid w:val="00213D0F"/>
    <w:rsid w:val="00213F65"/>
    <w:rsid w:val="00214806"/>
    <w:rsid w:val="0021491B"/>
    <w:rsid w:val="00214960"/>
    <w:rsid w:val="0021499F"/>
    <w:rsid w:val="002149B0"/>
    <w:rsid w:val="00214AF8"/>
    <w:rsid w:val="002152EB"/>
    <w:rsid w:val="002157E2"/>
    <w:rsid w:val="002158A5"/>
    <w:rsid w:val="00215EF6"/>
    <w:rsid w:val="002166EF"/>
    <w:rsid w:val="00216C4F"/>
    <w:rsid w:val="00217C58"/>
    <w:rsid w:val="00220171"/>
    <w:rsid w:val="0022045B"/>
    <w:rsid w:val="00220AA4"/>
    <w:rsid w:val="00220C3B"/>
    <w:rsid w:val="0022108B"/>
    <w:rsid w:val="002215BE"/>
    <w:rsid w:val="0022196F"/>
    <w:rsid w:val="00222555"/>
    <w:rsid w:val="00223523"/>
    <w:rsid w:val="0022359F"/>
    <w:rsid w:val="002235CD"/>
    <w:rsid w:val="00223838"/>
    <w:rsid w:val="00223D76"/>
    <w:rsid w:val="00223E84"/>
    <w:rsid w:val="0022401C"/>
    <w:rsid w:val="00224341"/>
    <w:rsid w:val="00224901"/>
    <w:rsid w:val="00224915"/>
    <w:rsid w:val="00224E78"/>
    <w:rsid w:val="00224FDB"/>
    <w:rsid w:val="00225182"/>
    <w:rsid w:val="00225A88"/>
    <w:rsid w:val="00225E36"/>
    <w:rsid w:val="00226595"/>
    <w:rsid w:val="002274CB"/>
    <w:rsid w:val="00227C11"/>
    <w:rsid w:val="00227E72"/>
    <w:rsid w:val="00230017"/>
    <w:rsid w:val="002300A9"/>
    <w:rsid w:val="002300FD"/>
    <w:rsid w:val="00230319"/>
    <w:rsid w:val="00230367"/>
    <w:rsid w:val="0023045D"/>
    <w:rsid w:val="00230992"/>
    <w:rsid w:val="00230F5A"/>
    <w:rsid w:val="00231322"/>
    <w:rsid w:val="00231805"/>
    <w:rsid w:val="002318A3"/>
    <w:rsid w:val="002319B9"/>
    <w:rsid w:val="00231DDD"/>
    <w:rsid w:val="002327ED"/>
    <w:rsid w:val="0023282C"/>
    <w:rsid w:val="00232910"/>
    <w:rsid w:val="00233568"/>
    <w:rsid w:val="0023361A"/>
    <w:rsid w:val="00233792"/>
    <w:rsid w:val="002338A8"/>
    <w:rsid w:val="00233EDC"/>
    <w:rsid w:val="00233F50"/>
    <w:rsid w:val="0023421D"/>
    <w:rsid w:val="002344A2"/>
    <w:rsid w:val="00234517"/>
    <w:rsid w:val="0023455D"/>
    <w:rsid w:val="002353C5"/>
    <w:rsid w:val="00235F6C"/>
    <w:rsid w:val="00235F6F"/>
    <w:rsid w:val="00236047"/>
    <w:rsid w:val="00236284"/>
    <w:rsid w:val="0023630D"/>
    <w:rsid w:val="002364A5"/>
    <w:rsid w:val="00236565"/>
    <w:rsid w:val="002365BA"/>
    <w:rsid w:val="002367BA"/>
    <w:rsid w:val="00236991"/>
    <w:rsid w:val="00236B52"/>
    <w:rsid w:val="002373F5"/>
    <w:rsid w:val="002374D8"/>
    <w:rsid w:val="00237703"/>
    <w:rsid w:val="0024050B"/>
    <w:rsid w:val="00240678"/>
    <w:rsid w:val="00240AE4"/>
    <w:rsid w:val="00240E02"/>
    <w:rsid w:val="002410D9"/>
    <w:rsid w:val="00241253"/>
    <w:rsid w:val="00241541"/>
    <w:rsid w:val="002415EE"/>
    <w:rsid w:val="00241C39"/>
    <w:rsid w:val="00241CB6"/>
    <w:rsid w:val="002420D7"/>
    <w:rsid w:val="00242133"/>
    <w:rsid w:val="00242461"/>
    <w:rsid w:val="002424E1"/>
    <w:rsid w:val="002427A7"/>
    <w:rsid w:val="00242D39"/>
    <w:rsid w:val="00242D51"/>
    <w:rsid w:val="00242EFA"/>
    <w:rsid w:val="002433DE"/>
    <w:rsid w:val="0024359B"/>
    <w:rsid w:val="0024385A"/>
    <w:rsid w:val="00243A45"/>
    <w:rsid w:val="00243B1D"/>
    <w:rsid w:val="0024419F"/>
    <w:rsid w:val="00244519"/>
    <w:rsid w:val="00244548"/>
    <w:rsid w:val="0024458E"/>
    <w:rsid w:val="00244715"/>
    <w:rsid w:val="00244C95"/>
    <w:rsid w:val="00244CDD"/>
    <w:rsid w:val="002454C5"/>
    <w:rsid w:val="0024593D"/>
    <w:rsid w:val="00245D6A"/>
    <w:rsid w:val="00245FE0"/>
    <w:rsid w:val="002462D9"/>
    <w:rsid w:val="00246557"/>
    <w:rsid w:val="00246AC3"/>
    <w:rsid w:val="0024719D"/>
    <w:rsid w:val="002477DD"/>
    <w:rsid w:val="002479D2"/>
    <w:rsid w:val="002502EA"/>
    <w:rsid w:val="00250396"/>
    <w:rsid w:val="002505E0"/>
    <w:rsid w:val="0025084E"/>
    <w:rsid w:val="00250BD6"/>
    <w:rsid w:val="00250EE8"/>
    <w:rsid w:val="00251029"/>
    <w:rsid w:val="002514D1"/>
    <w:rsid w:val="00251544"/>
    <w:rsid w:val="002515F3"/>
    <w:rsid w:val="002519C2"/>
    <w:rsid w:val="00251C20"/>
    <w:rsid w:val="00252316"/>
    <w:rsid w:val="002526C0"/>
    <w:rsid w:val="00252DDF"/>
    <w:rsid w:val="00252FF6"/>
    <w:rsid w:val="0025306D"/>
    <w:rsid w:val="0025331D"/>
    <w:rsid w:val="00253C9A"/>
    <w:rsid w:val="00253FA3"/>
    <w:rsid w:val="0025494A"/>
    <w:rsid w:val="0025499D"/>
    <w:rsid w:val="00254C23"/>
    <w:rsid w:val="002552DD"/>
    <w:rsid w:val="002553C5"/>
    <w:rsid w:val="002556EF"/>
    <w:rsid w:val="002556F5"/>
    <w:rsid w:val="00255B38"/>
    <w:rsid w:val="00255BF5"/>
    <w:rsid w:val="0025612B"/>
    <w:rsid w:val="002563F4"/>
    <w:rsid w:val="002567AB"/>
    <w:rsid w:val="002568BA"/>
    <w:rsid w:val="00256B8A"/>
    <w:rsid w:val="00256C0A"/>
    <w:rsid w:val="00257B41"/>
    <w:rsid w:val="00257C6C"/>
    <w:rsid w:val="00257E9B"/>
    <w:rsid w:val="00260067"/>
    <w:rsid w:val="002605BE"/>
    <w:rsid w:val="00260697"/>
    <w:rsid w:val="002606CC"/>
    <w:rsid w:val="00260F45"/>
    <w:rsid w:val="002610E6"/>
    <w:rsid w:val="002611B0"/>
    <w:rsid w:val="002619FE"/>
    <w:rsid w:val="00261B8F"/>
    <w:rsid w:val="00261B95"/>
    <w:rsid w:val="00261C1F"/>
    <w:rsid w:val="00261ED2"/>
    <w:rsid w:val="00262668"/>
    <w:rsid w:val="002629B9"/>
    <w:rsid w:val="00262BE9"/>
    <w:rsid w:val="00262C02"/>
    <w:rsid w:val="00262FBC"/>
    <w:rsid w:val="0026336E"/>
    <w:rsid w:val="002639ED"/>
    <w:rsid w:val="00263C07"/>
    <w:rsid w:val="00263F7F"/>
    <w:rsid w:val="002646F4"/>
    <w:rsid w:val="00264841"/>
    <w:rsid w:val="00264847"/>
    <w:rsid w:val="00264EDE"/>
    <w:rsid w:val="00265038"/>
    <w:rsid w:val="00265091"/>
    <w:rsid w:val="002652F9"/>
    <w:rsid w:val="00265D20"/>
    <w:rsid w:val="00265DE7"/>
    <w:rsid w:val="00266100"/>
    <w:rsid w:val="0026620C"/>
    <w:rsid w:val="00267058"/>
    <w:rsid w:val="002671A8"/>
    <w:rsid w:val="002672D1"/>
    <w:rsid w:val="002672FB"/>
    <w:rsid w:val="002673CA"/>
    <w:rsid w:val="002679D1"/>
    <w:rsid w:val="00267EE5"/>
    <w:rsid w:val="002702DB"/>
    <w:rsid w:val="00270338"/>
    <w:rsid w:val="00270511"/>
    <w:rsid w:val="00270AC1"/>
    <w:rsid w:val="00271307"/>
    <w:rsid w:val="002718A8"/>
    <w:rsid w:val="00271A8F"/>
    <w:rsid w:val="00271BFA"/>
    <w:rsid w:val="00271C65"/>
    <w:rsid w:val="00271E36"/>
    <w:rsid w:val="002724A6"/>
    <w:rsid w:val="00272608"/>
    <w:rsid w:val="002726A7"/>
    <w:rsid w:val="0027289E"/>
    <w:rsid w:val="00272D19"/>
    <w:rsid w:val="0027336A"/>
    <w:rsid w:val="0027367D"/>
    <w:rsid w:val="002737EB"/>
    <w:rsid w:val="0027390C"/>
    <w:rsid w:val="00273A1B"/>
    <w:rsid w:val="00273A50"/>
    <w:rsid w:val="00273C3E"/>
    <w:rsid w:val="00273E46"/>
    <w:rsid w:val="00273E9B"/>
    <w:rsid w:val="00274098"/>
    <w:rsid w:val="00274142"/>
    <w:rsid w:val="002745B3"/>
    <w:rsid w:val="00274610"/>
    <w:rsid w:val="00274E46"/>
    <w:rsid w:val="0027518D"/>
    <w:rsid w:val="002752DC"/>
    <w:rsid w:val="002752FE"/>
    <w:rsid w:val="00275773"/>
    <w:rsid w:val="002758C9"/>
    <w:rsid w:val="002759D6"/>
    <w:rsid w:val="002766EC"/>
    <w:rsid w:val="00276700"/>
    <w:rsid w:val="002767CE"/>
    <w:rsid w:val="00276BD9"/>
    <w:rsid w:val="00276EFC"/>
    <w:rsid w:val="00277196"/>
    <w:rsid w:val="0027786F"/>
    <w:rsid w:val="00277D4B"/>
    <w:rsid w:val="00280478"/>
    <w:rsid w:val="002807BE"/>
    <w:rsid w:val="002808DE"/>
    <w:rsid w:val="00280A0D"/>
    <w:rsid w:val="00281667"/>
    <w:rsid w:val="002817AA"/>
    <w:rsid w:val="0028197D"/>
    <w:rsid w:val="00282386"/>
    <w:rsid w:val="00282713"/>
    <w:rsid w:val="00282EB9"/>
    <w:rsid w:val="002830A3"/>
    <w:rsid w:val="0028314C"/>
    <w:rsid w:val="0028325C"/>
    <w:rsid w:val="00283699"/>
    <w:rsid w:val="00283B7B"/>
    <w:rsid w:val="00284008"/>
    <w:rsid w:val="00284575"/>
    <w:rsid w:val="002848A1"/>
    <w:rsid w:val="002848B0"/>
    <w:rsid w:val="00284DB3"/>
    <w:rsid w:val="00284E80"/>
    <w:rsid w:val="00285072"/>
    <w:rsid w:val="00285274"/>
    <w:rsid w:val="00285DCA"/>
    <w:rsid w:val="002867D6"/>
    <w:rsid w:val="002869CE"/>
    <w:rsid w:val="00286C50"/>
    <w:rsid w:val="00286FE6"/>
    <w:rsid w:val="00287095"/>
    <w:rsid w:val="00287815"/>
    <w:rsid w:val="002878F9"/>
    <w:rsid w:val="00287939"/>
    <w:rsid w:val="00287EF6"/>
    <w:rsid w:val="002908C1"/>
    <w:rsid w:val="00290AC9"/>
    <w:rsid w:val="00290ED4"/>
    <w:rsid w:val="0029129B"/>
    <w:rsid w:val="002912F6"/>
    <w:rsid w:val="0029139C"/>
    <w:rsid w:val="00291557"/>
    <w:rsid w:val="002915D9"/>
    <w:rsid w:val="00291643"/>
    <w:rsid w:val="00292069"/>
    <w:rsid w:val="002921C6"/>
    <w:rsid w:val="00292303"/>
    <w:rsid w:val="00292335"/>
    <w:rsid w:val="00292409"/>
    <w:rsid w:val="00292B75"/>
    <w:rsid w:val="00292EF5"/>
    <w:rsid w:val="00293457"/>
    <w:rsid w:val="00293490"/>
    <w:rsid w:val="00293882"/>
    <w:rsid w:val="00293D48"/>
    <w:rsid w:val="00294015"/>
    <w:rsid w:val="002940D5"/>
    <w:rsid w:val="0029437A"/>
    <w:rsid w:val="0029438A"/>
    <w:rsid w:val="00294618"/>
    <w:rsid w:val="002948B2"/>
    <w:rsid w:val="002949EE"/>
    <w:rsid w:val="00294BB5"/>
    <w:rsid w:val="00294CA4"/>
    <w:rsid w:val="00294D3C"/>
    <w:rsid w:val="00294D89"/>
    <w:rsid w:val="00294E2D"/>
    <w:rsid w:val="00294E77"/>
    <w:rsid w:val="00295014"/>
    <w:rsid w:val="0029504D"/>
    <w:rsid w:val="002953BE"/>
    <w:rsid w:val="0029583E"/>
    <w:rsid w:val="0029585B"/>
    <w:rsid w:val="00295FAE"/>
    <w:rsid w:val="00296022"/>
    <w:rsid w:val="00296B8F"/>
    <w:rsid w:val="002970E2"/>
    <w:rsid w:val="0029716E"/>
    <w:rsid w:val="002974D7"/>
    <w:rsid w:val="00297E4C"/>
    <w:rsid w:val="002A00F2"/>
    <w:rsid w:val="002A0CC6"/>
    <w:rsid w:val="002A0EEA"/>
    <w:rsid w:val="002A0F52"/>
    <w:rsid w:val="002A17AD"/>
    <w:rsid w:val="002A2028"/>
    <w:rsid w:val="002A2518"/>
    <w:rsid w:val="002A28FA"/>
    <w:rsid w:val="002A294C"/>
    <w:rsid w:val="002A2980"/>
    <w:rsid w:val="002A2F63"/>
    <w:rsid w:val="002A303A"/>
    <w:rsid w:val="002A3368"/>
    <w:rsid w:val="002A34A9"/>
    <w:rsid w:val="002A3723"/>
    <w:rsid w:val="002A38E8"/>
    <w:rsid w:val="002A3D1C"/>
    <w:rsid w:val="002A3FFF"/>
    <w:rsid w:val="002A42E3"/>
    <w:rsid w:val="002A452D"/>
    <w:rsid w:val="002A45CF"/>
    <w:rsid w:val="002A4EB1"/>
    <w:rsid w:val="002A4FB5"/>
    <w:rsid w:val="002A538B"/>
    <w:rsid w:val="002A5B9D"/>
    <w:rsid w:val="002A5CB8"/>
    <w:rsid w:val="002A5D8E"/>
    <w:rsid w:val="002A631D"/>
    <w:rsid w:val="002A6AFA"/>
    <w:rsid w:val="002A6EA6"/>
    <w:rsid w:val="002A701D"/>
    <w:rsid w:val="002A71B5"/>
    <w:rsid w:val="002A7BA6"/>
    <w:rsid w:val="002A7F33"/>
    <w:rsid w:val="002B054B"/>
    <w:rsid w:val="002B07F3"/>
    <w:rsid w:val="002B0887"/>
    <w:rsid w:val="002B0921"/>
    <w:rsid w:val="002B0E43"/>
    <w:rsid w:val="002B158F"/>
    <w:rsid w:val="002B1889"/>
    <w:rsid w:val="002B1920"/>
    <w:rsid w:val="002B2007"/>
    <w:rsid w:val="002B2A84"/>
    <w:rsid w:val="002B2A8B"/>
    <w:rsid w:val="002B2B5A"/>
    <w:rsid w:val="002B2BD1"/>
    <w:rsid w:val="002B2C9A"/>
    <w:rsid w:val="002B2CDD"/>
    <w:rsid w:val="002B2E55"/>
    <w:rsid w:val="002B2F20"/>
    <w:rsid w:val="002B2FD5"/>
    <w:rsid w:val="002B2FF0"/>
    <w:rsid w:val="002B36A4"/>
    <w:rsid w:val="002B38AD"/>
    <w:rsid w:val="002B3ADB"/>
    <w:rsid w:val="002B477E"/>
    <w:rsid w:val="002B49D0"/>
    <w:rsid w:val="002B4B4D"/>
    <w:rsid w:val="002B4E9C"/>
    <w:rsid w:val="002B5238"/>
    <w:rsid w:val="002B53BF"/>
    <w:rsid w:val="002B5786"/>
    <w:rsid w:val="002B5945"/>
    <w:rsid w:val="002B59F2"/>
    <w:rsid w:val="002B5B02"/>
    <w:rsid w:val="002B5CD2"/>
    <w:rsid w:val="002B5EA1"/>
    <w:rsid w:val="002B610A"/>
    <w:rsid w:val="002B71F9"/>
    <w:rsid w:val="002B7784"/>
    <w:rsid w:val="002B7910"/>
    <w:rsid w:val="002B7E11"/>
    <w:rsid w:val="002C0C8D"/>
    <w:rsid w:val="002C106C"/>
    <w:rsid w:val="002C1BC8"/>
    <w:rsid w:val="002C1E28"/>
    <w:rsid w:val="002C1F67"/>
    <w:rsid w:val="002C1FB4"/>
    <w:rsid w:val="002C2E50"/>
    <w:rsid w:val="002C34C4"/>
    <w:rsid w:val="002C3572"/>
    <w:rsid w:val="002C363E"/>
    <w:rsid w:val="002C3A0E"/>
    <w:rsid w:val="002C3ACA"/>
    <w:rsid w:val="002C3BF4"/>
    <w:rsid w:val="002C3C1F"/>
    <w:rsid w:val="002C3F5A"/>
    <w:rsid w:val="002C418C"/>
    <w:rsid w:val="002C4405"/>
    <w:rsid w:val="002C4408"/>
    <w:rsid w:val="002C4D82"/>
    <w:rsid w:val="002C4E85"/>
    <w:rsid w:val="002C4F83"/>
    <w:rsid w:val="002C5BD7"/>
    <w:rsid w:val="002C618D"/>
    <w:rsid w:val="002C62C8"/>
    <w:rsid w:val="002C6483"/>
    <w:rsid w:val="002C65B4"/>
    <w:rsid w:val="002C7198"/>
    <w:rsid w:val="002C75A1"/>
    <w:rsid w:val="002C7F4E"/>
    <w:rsid w:val="002C7F6B"/>
    <w:rsid w:val="002C7FDA"/>
    <w:rsid w:val="002D0052"/>
    <w:rsid w:val="002D0B67"/>
    <w:rsid w:val="002D1199"/>
    <w:rsid w:val="002D1528"/>
    <w:rsid w:val="002D1A58"/>
    <w:rsid w:val="002D2DF9"/>
    <w:rsid w:val="002D2E30"/>
    <w:rsid w:val="002D31FB"/>
    <w:rsid w:val="002D3559"/>
    <w:rsid w:val="002D3EB8"/>
    <w:rsid w:val="002D3F53"/>
    <w:rsid w:val="002D3F63"/>
    <w:rsid w:val="002D45F9"/>
    <w:rsid w:val="002D4A6F"/>
    <w:rsid w:val="002D4F3C"/>
    <w:rsid w:val="002D593E"/>
    <w:rsid w:val="002D5C5A"/>
    <w:rsid w:val="002D5D41"/>
    <w:rsid w:val="002D5E19"/>
    <w:rsid w:val="002D6088"/>
    <w:rsid w:val="002D6384"/>
    <w:rsid w:val="002D6548"/>
    <w:rsid w:val="002D654A"/>
    <w:rsid w:val="002D6B54"/>
    <w:rsid w:val="002D6CE1"/>
    <w:rsid w:val="002D6E2F"/>
    <w:rsid w:val="002D7205"/>
    <w:rsid w:val="002D73CD"/>
    <w:rsid w:val="002D744E"/>
    <w:rsid w:val="002D78D5"/>
    <w:rsid w:val="002D7D9D"/>
    <w:rsid w:val="002D7FE1"/>
    <w:rsid w:val="002E01DA"/>
    <w:rsid w:val="002E0534"/>
    <w:rsid w:val="002E0A87"/>
    <w:rsid w:val="002E0D7E"/>
    <w:rsid w:val="002E114E"/>
    <w:rsid w:val="002E120F"/>
    <w:rsid w:val="002E1689"/>
    <w:rsid w:val="002E1AA3"/>
    <w:rsid w:val="002E1CD1"/>
    <w:rsid w:val="002E1E10"/>
    <w:rsid w:val="002E1ED4"/>
    <w:rsid w:val="002E20A1"/>
    <w:rsid w:val="002E219F"/>
    <w:rsid w:val="002E224C"/>
    <w:rsid w:val="002E2353"/>
    <w:rsid w:val="002E25F9"/>
    <w:rsid w:val="002E2757"/>
    <w:rsid w:val="002E2927"/>
    <w:rsid w:val="002E2A53"/>
    <w:rsid w:val="002E2F6E"/>
    <w:rsid w:val="002E3017"/>
    <w:rsid w:val="002E3206"/>
    <w:rsid w:val="002E3657"/>
    <w:rsid w:val="002E3B63"/>
    <w:rsid w:val="002E3C3C"/>
    <w:rsid w:val="002E3FC9"/>
    <w:rsid w:val="002E4557"/>
    <w:rsid w:val="002E489B"/>
    <w:rsid w:val="002E4C6A"/>
    <w:rsid w:val="002E50CC"/>
    <w:rsid w:val="002E51C8"/>
    <w:rsid w:val="002E5547"/>
    <w:rsid w:val="002E5733"/>
    <w:rsid w:val="002E5772"/>
    <w:rsid w:val="002E59AD"/>
    <w:rsid w:val="002E60BF"/>
    <w:rsid w:val="002E64F4"/>
    <w:rsid w:val="002E6990"/>
    <w:rsid w:val="002E69EF"/>
    <w:rsid w:val="002E6A26"/>
    <w:rsid w:val="002E7375"/>
    <w:rsid w:val="002E73B0"/>
    <w:rsid w:val="002E7B77"/>
    <w:rsid w:val="002E7BA9"/>
    <w:rsid w:val="002E7BB7"/>
    <w:rsid w:val="002E7EF4"/>
    <w:rsid w:val="002F004D"/>
    <w:rsid w:val="002F0354"/>
    <w:rsid w:val="002F046F"/>
    <w:rsid w:val="002F0A20"/>
    <w:rsid w:val="002F0D6C"/>
    <w:rsid w:val="002F109F"/>
    <w:rsid w:val="002F116A"/>
    <w:rsid w:val="002F1698"/>
    <w:rsid w:val="002F1851"/>
    <w:rsid w:val="002F1D30"/>
    <w:rsid w:val="002F1E0F"/>
    <w:rsid w:val="002F1EDC"/>
    <w:rsid w:val="002F227D"/>
    <w:rsid w:val="002F2817"/>
    <w:rsid w:val="002F2B33"/>
    <w:rsid w:val="002F2D7C"/>
    <w:rsid w:val="002F2D8B"/>
    <w:rsid w:val="002F3071"/>
    <w:rsid w:val="002F3273"/>
    <w:rsid w:val="002F3E47"/>
    <w:rsid w:val="002F433C"/>
    <w:rsid w:val="002F4441"/>
    <w:rsid w:val="002F4BD4"/>
    <w:rsid w:val="002F4E3F"/>
    <w:rsid w:val="002F5466"/>
    <w:rsid w:val="002F56F0"/>
    <w:rsid w:val="002F56F1"/>
    <w:rsid w:val="002F5FE6"/>
    <w:rsid w:val="002F64FA"/>
    <w:rsid w:val="002F6E7D"/>
    <w:rsid w:val="002F6FB0"/>
    <w:rsid w:val="002F701C"/>
    <w:rsid w:val="002F702A"/>
    <w:rsid w:val="002F70CD"/>
    <w:rsid w:val="002F7493"/>
    <w:rsid w:val="002F768C"/>
    <w:rsid w:val="002F787E"/>
    <w:rsid w:val="0030003F"/>
    <w:rsid w:val="00300E33"/>
    <w:rsid w:val="00300EB7"/>
    <w:rsid w:val="0030154C"/>
    <w:rsid w:val="0030172D"/>
    <w:rsid w:val="003024BE"/>
    <w:rsid w:val="003027D6"/>
    <w:rsid w:val="003028FE"/>
    <w:rsid w:val="00302B72"/>
    <w:rsid w:val="00303228"/>
    <w:rsid w:val="003032DA"/>
    <w:rsid w:val="003032EF"/>
    <w:rsid w:val="00303318"/>
    <w:rsid w:val="003033A0"/>
    <w:rsid w:val="00303558"/>
    <w:rsid w:val="00303E07"/>
    <w:rsid w:val="00303F14"/>
    <w:rsid w:val="00303FBB"/>
    <w:rsid w:val="003041F2"/>
    <w:rsid w:val="00304988"/>
    <w:rsid w:val="0030505F"/>
    <w:rsid w:val="0030519F"/>
    <w:rsid w:val="003052FE"/>
    <w:rsid w:val="0030558D"/>
    <w:rsid w:val="00305CB2"/>
    <w:rsid w:val="00305F91"/>
    <w:rsid w:val="0030644D"/>
    <w:rsid w:val="003068E8"/>
    <w:rsid w:val="00306F2B"/>
    <w:rsid w:val="0030752C"/>
    <w:rsid w:val="0030791C"/>
    <w:rsid w:val="0030799B"/>
    <w:rsid w:val="00307ABD"/>
    <w:rsid w:val="00307E2C"/>
    <w:rsid w:val="00307ECE"/>
    <w:rsid w:val="00307F68"/>
    <w:rsid w:val="00310220"/>
    <w:rsid w:val="0031028B"/>
    <w:rsid w:val="00310432"/>
    <w:rsid w:val="00310C23"/>
    <w:rsid w:val="00311079"/>
    <w:rsid w:val="0031114E"/>
    <w:rsid w:val="00311466"/>
    <w:rsid w:val="003118BB"/>
    <w:rsid w:val="003119DD"/>
    <w:rsid w:val="00311A7F"/>
    <w:rsid w:val="003124D2"/>
    <w:rsid w:val="00312820"/>
    <w:rsid w:val="00312891"/>
    <w:rsid w:val="003128C4"/>
    <w:rsid w:val="0031291E"/>
    <w:rsid w:val="00312BF3"/>
    <w:rsid w:val="00313D8C"/>
    <w:rsid w:val="003143B0"/>
    <w:rsid w:val="003143F0"/>
    <w:rsid w:val="00314401"/>
    <w:rsid w:val="00314904"/>
    <w:rsid w:val="00314F3F"/>
    <w:rsid w:val="003150E9"/>
    <w:rsid w:val="0031530F"/>
    <w:rsid w:val="003153AF"/>
    <w:rsid w:val="00315A84"/>
    <w:rsid w:val="00315ACB"/>
    <w:rsid w:val="00316068"/>
    <w:rsid w:val="00316749"/>
    <w:rsid w:val="00316B30"/>
    <w:rsid w:val="00316DEB"/>
    <w:rsid w:val="003170FC"/>
    <w:rsid w:val="0031718E"/>
    <w:rsid w:val="00317487"/>
    <w:rsid w:val="00317830"/>
    <w:rsid w:val="00317D6C"/>
    <w:rsid w:val="003202D5"/>
    <w:rsid w:val="00320698"/>
    <w:rsid w:val="00320782"/>
    <w:rsid w:val="00320E8E"/>
    <w:rsid w:val="0032106A"/>
    <w:rsid w:val="0032115A"/>
    <w:rsid w:val="00321180"/>
    <w:rsid w:val="0032163E"/>
    <w:rsid w:val="003218F3"/>
    <w:rsid w:val="00321963"/>
    <w:rsid w:val="00321A69"/>
    <w:rsid w:val="0032211F"/>
    <w:rsid w:val="00322737"/>
    <w:rsid w:val="00322DF8"/>
    <w:rsid w:val="00322ED5"/>
    <w:rsid w:val="00322FE6"/>
    <w:rsid w:val="0032319A"/>
    <w:rsid w:val="0032333C"/>
    <w:rsid w:val="00323743"/>
    <w:rsid w:val="003238BD"/>
    <w:rsid w:val="00323B92"/>
    <w:rsid w:val="00323ED2"/>
    <w:rsid w:val="00323FDA"/>
    <w:rsid w:val="003241D0"/>
    <w:rsid w:val="003243C7"/>
    <w:rsid w:val="003245A3"/>
    <w:rsid w:val="0032464B"/>
    <w:rsid w:val="00324847"/>
    <w:rsid w:val="00324A4E"/>
    <w:rsid w:val="00325023"/>
    <w:rsid w:val="0032518F"/>
    <w:rsid w:val="003252E0"/>
    <w:rsid w:val="00325583"/>
    <w:rsid w:val="00325882"/>
    <w:rsid w:val="00325A26"/>
    <w:rsid w:val="00325AA0"/>
    <w:rsid w:val="00325F49"/>
    <w:rsid w:val="00326727"/>
    <w:rsid w:val="00326797"/>
    <w:rsid w:val="003267B9"/>
    <w:rsid w:val="00326AB7"/>
    <w:rsid w:val="00326B81"/>
    <w:rsid w:val="00326B9D"/>
    <w:rsid w:val="00326D4E"/>
    <w:rsid w:val="00326F1E"/>
    <w:rsid w:val="0032731F"/>
    <w:rsid w:val="003273F5"/>
    <w:rsid w:val="00327446"/>
    <w:rsid w:val="00327692"/>
    <w:rsid w:val="00327860"/>
    <w:rsid w:val="00327ABE"/>
    <w:rsid w:val="00330440"/>
    <w:rsid w:val="00330A44"/>
    <w:rsid w:val="00330DC6"/>
    <w:rsid w:val="00331127"/>
    <w:rsid w:val="00331194"/>
    <w:rsid w:val="0033177D"/>
    <w:rsid w:val="00331989"/>
    <w:rsid w:val="00331A9C"/>
    <w:rsid w:val="003329D2"/>
    <w:rsid w:val="00333023"/>
    <w:rsid w:val="0033322E"/>
    <w:rsid w:val="003336A5"/>
    <w:rsid w:val="00333760"/>
    <w:rsid w:val="003337C8"/>
    <w:rsid w:val="00333923"/>
    <w:rsid w:val="003341C1"/>
    <w:rsid w:val="003341E8"/>
    <w:rsid w:val="0033434C"/>
    <w:rsid w:val="0033467E"/>
    <w:rsid w:val="003347C8"/>
    <w:rsid w:val="003347E5"/>
    <w:rsid w:val="00334B70"/>
    <w:rsid w:val="00334E02"/>
    <w:rsid w:val="00335081"/>
    <w:rsid w:val="003351D9"/>
    <w:rsid w:val="00335403"/>
    <w:rsid w:val="003355BE"/>
    <w:rsid w:val="003356D0"/>
    <w:rsid w:val="00335F23"/>
    <w:rsid w:val="00336400"/>
    <w:rsid w:val="00336BC3"/>
    <w:rsid w:val="00336CCB"/>
    <w:rsid w:val="00336D74"/>
    <w:rsid w:val="00336EC7"/>
    <w:rsid w:val="00337610"/>
    <w:rsid w:val="0033766C"/>
    <w:rsid w:val="003376B2"/>
    <w:rsid w:val="003377E4"/>
    <w:rsid w:val="00337E0A"/>
    <w:rsid w:val="00340207"/>
    <w:rsid w:val="0034020B"/>
    <w:rsid w:val="00340A5D"/>
    <w:rsid w:val="00340BD2"/>
    <w:rsid w:val="00340CDD"/>
    <w:rsid w:val="00340FA9"/>
    <w:rsid w:val="003418CC"/>
    <w:rsid w:val="00341D3A"/>
    <w:rsid w:val="00342352"/>
    <w:rsid w:val="003426D7"/>
    <w:rsid w:val="00342706"/>
    <w:rsid w:val="0034271F"/>
    <w:rsid w:val="00342EBE"/>
    <w:rsid w:val="00342FC4"/>
    <w:rsid w:val="00343317"/>
    <w:rsid w:val="00343345"/>
    <w:rsid w:val="003433B3"/>
    <w:rsid w:val="00343632"/>
    <w:rsid w:val="003436BE"/>
    <w:rsid w:val="00343ACA"/>
    <w:rsid w:val="00343AFE"/>
    <w:rsid w:val="00343B66"/>
    <w:rsid w:val="00343D40"/>
    <w:rsid w:val="003442F9"/>
    <w:rsid w:val="00344412"/>
    <w:rsid w:val="003446D2"/>
    <w:rsid w:val="00344D5F"/>
    <w:rsid w:val="00344F71"/>
    <w:rsid w:val="0034509B"/>
    <w:rsid w:val="00345278"/>
    <w:rsid w:val="003453B5"/>
    <w:rsid w:val="0034565A"/>
    <w:rsid w:val="00345784"/>
    <w:rsid w:val="0034588C"/>
    <w:rsid w:val="00345B36"/>
    <w:rsid w:val="00345D25"/>
    <w:rsid w:val="00345EB2"/>
    <w:rsid w:val="00345FC5"/>
    <w:rsid w:val="003464ED"/>
    <w:rsid w:val="003465D7"/>
    <w:rsid w:val="00346A93"/>
    <w:rsid w:val="00346BD5"/>
    <w:rsid w:val="00346BEF"/>
    <w:rsid w:val="00346C1D"/>
    <w:rsid w:val="00346FAB"/>
    <w:rsid w:val="0034701D"/>
    <w:rsid w:val="0034753A"/>
    <w:rsid w:val="0034760F"/>
    <w:rsid w:val="00347AC2"/>
    <w:rsid w:val="00347B48"/>
    <w:rsid w:val="00347BB8"/>
    <w:rsid w:val="00347FE3"/>
    <w:rsid w:val="0035024A"/>
    <w:rsid w:val="003509DD"/>
    <w:rsid w:val="00350F1F"/>
    <w:rsid w:val="00351329"/>
    <w:rsid w:val="003514E4"/>
    <w:rsid w:val="00351929"/>
    <w:rsid w:val="00351A00"/>
    <w:rsid w:val="00351C60"/>
    <w:rsid w:val="00351E05"/>
    <w:rsid w:val="00352794"/>
    <w:rsid w:val="00352B25"/>
    <w:rsid w:val="00352EC6"/>
    <w:rsid w:val="00353204"/>
    <w:rsid w:val="00353347"/>
    <w:rsid w:val="003538C3"/>
    <w:rsid w:val="00353A47"/>
    <w:rsid w:val="00353D22"/>
    <w:rsid w:val="00353D8C"/>
    <w:rsid w:val="00353E6B"/>
    <w:rsid w:val="003541E5"/>
    <w:rsid w:val="003543A7"/>
    <w:rsid w:val="00354583"/>
    <w:rsid w:val="00354703"/>
    <w:rsid w:val="00354A8D"/>
    <w:rsid w:val="00354AB7"/>
    <w:rsid w:val="00354BB2"/>
    <w:rsid w:val="00354BE7"/>
    <w:rsid w:val="00354EFE"/>
    <w:rsid w:val="00355419"/>
    <w:rsid w:val="00355739"/>
    <w:rsid w:val="00355F4D"/>
    <w:rsid w:val="00355FEF"/>
    <w:rsid w:val="003562CC"/>
    <w:rsid w:val="00356338"/>
    <w:rsid w:val="003575A9"/>
    <w:rsid w:val="003576C1"/>
    <w:rsid w:val="00357C95"/>
    <w:rsid w:val="00357CA0"/>
    <w:rsid w:val="00357E30"/>
    <w:rsid w:val="003605E1"/>
    <w:rsid w:val="00360965"/>
    <w:rsid w:val="00360C67"/>
    <w:rsid w:val="00361183"/>
    <w:rsid w:val="0036146A"/>
    <w:rsid w:val="00361B06"/>
    <w:rsid w:val="00361E00"/>
    <w:rsid w:val="00361FBE"/>
    <w:rsid w:val="003621EF"/>
    <w:rsid w:val="0036259F"/>
    <w:rsid w:val="0036260E"/>
    <w:rsid w:val="00362650"/>
    <w:rsid w:val="00362673"/>
    <w:rsid w:val="00362AF1"/>
    <w:rsid w:val="00362BD4"/>
    <w:rsid w:val="00362CDC"/>
    <w:rsid w:val="0036343F"/>
    <w:rsid w:val="003635AA"/>
    <w:rsid w:val="00363D23"/>
    <w:rsid w:val="00363F29"/>
    <w:rsid w:val="00364205"/>
    <w:rsid w:val="003643BD"/>
    <w:rsid w:val="00364805"/>
    <w:rsid w:val="003648D6"/>
    <w:rsid w:val="0036498E"/>
    <w:rsid w:val="00364D80"/>
    <w:rsid w:val="0036585D"/>
    <w:rsid w:val="003660C2"/>
    <w:rsid w:val="00366249"/>
    <w:rsid w:val="00366340"/>
    <w:rsid w:val="00366858"/>
    <w:rsid w:val="0036697B"/>
    <w:rsid w:val="00366CAD"/>
    <w:rsid w:val="00366EFC"/>
    <w:rsid w:val="0036747F"/>
    <w:rsid w:val="003677A8"/>
    <w:rsid w:val="00367B78"/>
    <w:rsid w:val="00367F42"/>
    <w:rsid w:val="00370369"/>
    <w:rsid w:val="003703FF"/>
    <w:rsid w:val="003704B2"/>
    <w:rsid w:val="003705EB"/>
    <w:rsid w:val="003706FC"/>
    <w:rsid w:val="00370DC8"/>
    <w:rsid w:val="0037117F"/>
    <w:rsid w:val="0037123D"/>
    <w:rsid w:val="00371242"/>
    <w:rsid w:val="00372132"/>
    <w:rsid w:val="003722E2"/>
    <w:rsid w:val="003723CE"/>
    <w:rsid w:val="003725C6"/>
    <w:rsid w:val="00372A0D"/>
    <w:rsid w:val="00372BDF"/>
    <w:rsid w:val="00372CEF"/>
    <w:rsid w:val="00373439"/>
    <w:rsid w:val="00373BD5"/>
    <w:rsid w:val="00374467"/>
    <w:rsid w:val="00374891"/>
    <w:rsid w:val="00374E14"/>
    <w:rsid w:val="00374F7C"/>
    <w:rsid w:val="00375259"/>
    <w:rsid w:val="00375450"/>
    <w:rsid w:val="003754E3"/>
    <w:rsid w:val="00375711"/>
    <w:rsid w:val="00376035"/>
    <w:rsid w:val="00376066"/>
    <w:rsid w:val="003760A1"/>
    <w:rsid w:val="00376388"/>
    <w:rsid w:val="0037646E"/>
    <w:rsid w:val="003767B9"/>
    <w:rsid w:val="00376BA1"/>
    <w:rsid w:val="00376EBB"/>
    <w:rsid w:val="00376F38"/>
    <w:rsid w:val="003770FC"/>
    <w:rsid w:val="00377258"/>
    <w:rsid w:val="00377738"/>
    <w:rsid w:val="0037780D"/>
    <w:rsid w:val="0037794D"/>
    <w:rsid w:val="00377D26"/>
    <w:rsid w:val="003803A5"/>
    <w:rsid w:val="0038062B"/>
    <w:rsid w:val="003806EE"/>
    <w:rsid w:val="003809B9"/>
    <w:rsid w:val="00381557"/>
    <w:rsid w:val="003816DE"/>
    <w:rsid w:val="0038196F"/>
    <w:rsid w:val="00381DDA"/>
    <w:rsid w:val="00382122"/>
    <w:rsid w:val="00382439"/>
    <w:rsid w:val="00382819"/>
    <w:rsid w:val="00382AB5"/>
    <w:rsid w:val="00382BEB"/>
    <w:rsid w:val="00382DFA"/>
    <w:rsid w:val="00383293"/>
    <w:rsid w:val="003832E9"/>
    <w:rsid w:val="003833C2"/>
    <w:rsid w:val="003834F2"/>
    <w:rsid w:val="003835A2"/>
    <w:rsid w:val="00383871"/>
    <w:rsid w:val="003838EA"/>
    <w:rsid w:val="00383B9E"/>
    <w:rsid w:val="00384275"/>
    <w:rsid w:val="003846DB"/>
    <w:rsid w:val="003847D9"/>
    <w:rsid w:val="00384B5F"/>
    <w:rsid w:val="00384DCD"/>
    <w:rsid w:val="0038500D"/>
    <w:rsid w:val="00385019"/>
    <w:rsid w:val="003856BC"/>
    <w:rsid w:val="003860C9"/>
    <w:rsid w:val="00386336"/>
    <w:rsid w:val="00386571"/>
    <w:rsid w:val="00386708"/>
    <w:rsid w:val="00386B8E"/>
    <w:rsid w:val="00386E89"/>
    <w:rsid w:val="003876CD"/>
    <w:rsid w:val="00387796"/>
    <w:rsid w:val="0038789C"/>
    <w:rsid w:val="0039015E"/>
    <w:rsid w:val="003901B7"/>
    <w:rsid w:val="003901ED"/>
    <w:rsid w:val="00390226"/>
    <w:rsid w:val="0039053D"/>
    <w:rsid w:val="00390748"/>
    <w:rsid w:val="00390871"/>
    <w:rsid w:val="00390AE4"/>
    <w:rsid w:val="00390E9C"/>
    <w:rsid w:val="00391C5A"/>
    <w:rsid w:val="00391D14"/>
    <w:rsid w:val="00391D7E"/>
    <w:rsid w:val="00391D92"/>
    <w:rsid w:val="00391EC4"/>
    <w:rsid w:val="00391EF8"/>
    <w:rsid w:val="00391F66"/>
    <w:rsid w:val="0039241D"/>
    <w:rsid w:val="00392EAD"/>
    <w:rsid w:val="0039303B"/>
    <w:rsid w:val="0039314C"/>
    <w:rsid w:val="00393538"/>
    <w:rsid w:val="00393AC3"/>
    <w:rsid w:val="00393BF8"/>
    <w:rsid w:val="00393EFE"/>
    <w:rsid w:val="00394199"/>
    <w:rsid w:val="0039461D"/>
    <w:rsid w:val="00394D1B"/>
    <w:rsid w:val="00394D91"/>
    <w:rsid w:val="003952B7"/>
    <w:rsid w:val="0039567A"/>
    <w:rsid w:val="003956A1"/>
    <w:rsid w:val="003956A9"/>
    <w:rsid w:val="00395B2C"/>
    <w:rsid w:val="00395D9A"/>
    <w:rsid w:val="00395DAC"/>
    <w:rsid w:val="0039622F"/>
    <w:rsid w:val="003962EA"/>
    <w:rsid w:val="003964D8"/>
    <w:rsid w:val="003969B4"/>
    <w:rsid w:val="00396B60"/>
    <w:rsid w:val="00397110"/>
    <w:rsid w:val="0039750F"/>
    <w:rsid w:val="00397576"/>
    <w:rsid w:val="00397DCC"/>
    <w:rsid w:val="00397E6E"/>
    <w:rsid w:val="00397F42"/>
    <w:rsid w:val="00397F81"/>
    <w:rsid w:val="003A00EB"/>
    <w:rsid w:val="003A0802"/>
    <w:rsid w:val="003A0879"/>
    <w:rsid w:val="003A0B16"/>
    <w:rsid w:val="003A0DD8"/>
    <w:rsid w:val="003A0EC0"/>
    <w:rsid w:val="003A1335"/>
    <w:rsid w:val="003A146A"/>
    <w:rsid w:val="003A1927"/>
    <w:rsid w:val="003A19D8"/>
    <w:rsid w:val="003A1BA1"/>
    <w:rsid w:val="003A1C6B"/>
    <w:rsid w:val="003A2002"/>
    <w:rsid w:val="003A21C8"/>
    <w:rsid w:val="003A2B2F"/>
    <w:rsid w:val="003A3D0C"/>
    <w:rsid w:val="003A4133"/>
    <w:rsid w:val="003A461C"/>
    <w:rsid w:val="003A468C"/>
    <w:rsid w:val="003A4C92"/>
    <w:rsid w:val="003A522B"/>
    <w:rsid w:val="003A5280"/>
    <w:rsid w:val="003A5733"/>
    <w:rsid w:val="003A5C8B"/>
    <w:rsid w:val="003A5D34"/>
    <w:rsid w:val="003A5FA1"/>
    <w:rsid w:val="003A609C"/>
    <w:rsid w:val="003A64E2"/>
    <w:rsid w:val="003A6689"/>
    <w:rsid w:val="003A6BD7"/>
    <w:rsid w:val="003A6C4D"/>
    <w:rsid w:val="003A7011"/>
    <w:rsid w:val="003A7068"/>
    <w:rsid w:val="003A70F5"/>
    <w:rsid w:val="003A742E"/>
    <w:rsid w:val="003A784A"/>
    <w:rsid w:val="003A7A43"/>
    <w:rsid w:val="003A7B56"/>
    <w:rsid w:val="003A7F26"/>
    <w:rsid w:val="003B0581"/>
    <w:rsid w:val="003B0588"/>
    <w:rsid w:val="003B075E"/>
    <w:rsid w:val="003B08C9"/>
    <w:rsid w:val="003B0D06"/>
    <w:rsid w:val="003B10C8"/>
    <w:rsid w:val="003B10F8"/>
    <w:rsid w:val="003B1287"/>
    <w:rsid w:val="003B12EB"/>
    <w:rsid w:val="003B1497"/>
    <w:rsid w:val="003B1F9C"/>
    <w:rsid w:val="003B238F"/>
    <w:rsid w:val="003B2963"/>
    <w:rsid w:val="003B2983"/>
    <w:rsid w:val="003B2D37"/>
    <w:rsid w:val="003B2D6C"/>
    <w:rsid w:val="003B34A1"/>
    <w:rsid w:val="003B3933"/>
    <w:rsid w:val="003B3C57"/>
    <w:rsid w:val="003B3CBA"/>
    <w:rsid w:val="003B41D7"/>
    <w:rsid w:val="003B48DF"/>
    <w:rsid w:val="003B4BC4"/>
    <w:rsid w:val="003B4DA4"/>
    <w:rsid w:val="003B4DCC"/>
    <w:rsid w:val="003B4DE9"/>
    <w:rsid w:val="003B4ED6"/>
    <w:rsid w:val="003B4EFF"/>
    <w:rsid w:val="003B653E"/>
    <w:rsid w:val="003B65AE"/>
    <w:rsid w:val="003B6703"/>
    <w:rsid w:val="003B6940"/>
    <w:rsid w:val="003B6C6D"/>
    <w:rsid w:val="003B7AC6"/>
    <w:rsid w:val="003C072B"/>
    <w:rsid w:val="003C09CB"/>
    <w:rsid w:val="003C0ADC"/>
    <w:rsid w:val="003C0F28"/>
    <w:rsid w:val="003C0F8C"/>
    <w:rsid w:val="003C10EC"/>
    <w:rsid w:val="003C1380"/>
    <w:rsid w:val="003C1A58"/>
    <w:rsid w:val="003C1FB6"/>
    <w:rsid w:val="003C2131"/>
    <w:rsid w:val="003C2640"/>
    <w:rsid w:val="003C2787"/>
    <w:rsid w:val="003C295F"/>
    <w:rsid w:val="003C311B"/>
    <w:rsid w:val="003C319A"/>
    <w:rsid w:val="003C3CD5"/>
    <w:rsid w:val="003C3FBC"/>
    <w:rsid w:val="003C435D"/>
    <w:rsid w:val="003C44D2"/>
    <w:rsid w:val="003C462C"/>
    <w:rsid w:val="003C4931"/>
    <w:rsid w:val="003C4DF1"/>
    <w:rsid w:val="003C5642"/>
    <w:rsid w:val="003C5935"/>
    <w:rsid w:val="003C5CDB"/>
    <w:rsid w:val="003C5D4A"/>
    <w:rsid w:val="003C655A"/>
    <w:rsid w:val="003C692F"/>
    <w:rsid w:val="003C6BB6"/>
    <w:rsid w:val="003C79F9"/>
    <w:rsid w:val="003D028C"/>
    <w:rsid w:val="003D050C"/>
    <w:rsid w:val="003D0AF5"/>
    <w:rsid w:val="003D0EFC"/>
    <w:rsid w:val="003D10D2"/>
    <w:rsid w:val="003D119E"/>
    <w:rsid w:val="003D17B0"/>
    <w:rsid w:val="003D1B92"/>
    <w:rsid w:val="003D1DE8"/>
    <w:rsid w:val="003D1E0A"/>
    <w:rsid w:val="003D20F2"/>
    <w:rsid w:val="003D24DA"/>
    <w:rsid w:val="003D255D"/>
    <w:rsid w:val="003D2762"/>
    <w:rsid w:val="003D344C"/>
    <w:rsid w:val="003D389E"/>
    <w:rsid w:val="003D3962"/>
    <w:rsid w:val="003D3B84"/>
    <w:rsid w:val="003D3DA8"/>
    <w:rsid w:val="003D3DB4"/>
    <w:rsid w:val="003D4444"/>
    <w:rsid w:val="003D4B17"/>
    <w:rsid w:val="003D4F90"/>
    <w:rsid w:val="003D5121"/>
    <w:rsid w:val="003D539D"/>
    <w:rsid w:val="003D53C8"/>
    <w:rsid w:val="003D5570"/>
    <w:rsid w:val="003D5806"/>
    <w:rsid w:val="003D58B5"/>
    <w:rsid w:val="003D58C8"/>
    <w:rsid w:val="003D5D3C"/>
    <w:rsid w:val="003D611A"/>
    <w:rsid w:val="003D651A"/>
    <w:rsid w:val="003D6A96"/>
    <w:rsid w:val="003D72E5"/>
    <w:rsid w:val="003D749C"/>
    <w:rsid w:val="003D766E"/>
    <w:rsid w:val="003D7A1B"/>
    <w:rsid w:val="003D7CD8"/>
    <w:rsid w:val="003E02D9"/>
    <w:rsid w:val="003E0E9E"/>
    <w:rsid w:val="003E121B"/>
    <w:rsid w:val="003E228E"/>
    <w:rsid w:val="003E2930"/>
    <w:rsid w:val="003E2B22"/>
    <w:rsid w:val="003E36EE"/>
    <w:rsid w:val="003E3809"/>
    <w:rsid w:val="003E3D63"/>
    <w:rsid w:val="003E4129"/>
    <w:rsid w:val="003E43F6"/>
    <w:rsid w:val="003E4440"/>
    <w:rsid w:val="003E4580"/>
    <w:rsid w:val="003E4E9E"/>
    <w:rsid w:val="003E5DAB"/>
    <w:rsid w:val="003E697E"/>
    <w:rsid w:val="003E6C31"/>
    <w:rsid w:val="003E6F68"/>
    <w:rsid w:val="003E765A"/>
    <w:rsid w:val="003E7C63"/>
    <w:rsid w:val="003E7CF5"/>
    <w:rsid w:val="003E7E2B"/>
    <w:rsid w:val="003E7FA4"/>
    <w:rsid w:val="003F01EE"/>
    <w:rsid w:val="003F0455"/>
    <w:rsid w:val="003F07C8"/>
    <w:rsid w:val="003F089F"/>
    <w:rsid w:val="003F0BB2"/>
    <w:rsid w:val="003F0D11"/>
    <w:rsid w:val="003F0EAF"/>
    <w:rsid w:val="003F1511"/>
    <w:rsid w:val="003F15A0"/>
    <w:rsid w:val="003F16FD"/>
    <w:rsid w:val="003F1703"/>
    <w:rsid w:val="003F17FE"/>
    <w:rsid w:val="003F18D3"/>
    <w:rsid w:val="003F1B91"/>
    <w:rsid w:val="003F1C75"/>
    <w:rsid w:val="003F1E42"/>
    <w:rsid w:val="003F2104"/>
    <w:rsid w:val="003F2A7D"/>
    <w:rsid w:val="003F301E"/>
    <w:rsid w:val="003F3089"/>
    <w:rsid w:val="003F31D9"/>
    <w:rsid w:val="003F323B"/>
    <w:rsid w:val="003F3306"/>
    <w:rsid w:val="003F33E6"/>
    <w:rsid w:val="003F34FF"/>
    <w:rsid w:val="003F365E"/>
    <w:rsid w:val="003F3DF4"/>
    <w:rsid w:val="003F41E0"/>
    <w:rsid w:val="003F5185"/>
    <w:rsid w:val="003F5CD9"/>
    <w:rsid w:val="003F5FB5"/>
    <w:rsid w:val="003F61D5"/>
    <w:rsid w:val="003F61E9"/>
    <w:rsid w:val="003F6243"/>
    <w:rsid w:val="003F6551"/>
    <w:rsid w:val="003F714B"/>
    <w:rsid w:val="003F762C"/>
    <w:rsid w:val="003F78C0"/>
    <w:rsid w:val="003F78C2"/>
    <w:rsid w:val="0040030D"/>
    <w:rsid w:val="0040089A"/>
    <w:rsid w:val="004014FF"/>
    <w:rsid w:val="00401841"/>
    <w:rsid w:val="00402163"/>
    <w:rsid w:val="0040224D"/>
    <w:rsid w:val="004025A1"/>
    <w:rsid w:val="004026E0"/>
    <w:rsid w:val="00402AE4"/>
    <w:rsid w:val="00402D60"/>
    <w:rsid w:val="00403268"/>
    <w:rsid w:val="004033BC"/>
    <w:rsid w:val="00403478"/>
    <w:rsid w:val="004036A3"/>
    <w:rsid w:val="00403BA1"/>
    <w:rsid w:val="00403CD4"/>
    <w:rsid w:val="00403D86"/>
    <w:rsid w:val="00403ED3"/>
    <w:rsid w:val="0040402F"/>
    <w:rsid w:val="0040416B"/>
    <w:rsid w:val="004044A3"/>
    <w:rsid w:val="004046AF"/>
    <w:rsid w:val="004047DD"/>
    <w:rsid w:val="004048B6"/>
    <w:rsid w:val="00404967"/>
    <w:rsid w:val="00404985"/>
    <w:rsid w:val="00404A80"/>
    <w:rsid w:val="00404BF9"/>
    <w:rsid w:val="00404D1B"/>
    <w:rsid w:val="0040533A"/>
    <w:rsid w:val="0040586C"/>
    <w:rsid w:val="004059CC"/>
    <w:rsid w:val="0040613C"/>
    <w:rsid w:val="0040623B"/>
    <w:rsid w:val="0040671C"/>
    <w:rsid w:val="00406792"/>
    <w:rsid w:val="004069D2"/>
    <w:rsid w:val="004073DC"/>
    <w:rsid w:val="00407E4A"/>
    <w:rsid w:val="004100AB"/>
    <w:rsid w:val="004101EB"/>
    <w:rsid w:val="00410296"/>
    <w:rsid w:val="004103D2"/>
    <w:rsid w:val="00410439"/>
    <w:rsid w:val="00410482"/>
    <w:rsid w:val="00410634"/>
    <w:rsid w:val="00410E56"/>
    <w:rsid w:val="004114FC"/>
    <w:rsid w:val="00411863"/>
    <w:rsid w:val="00411B65"/>
    <w:rsid w:val="00411CB5"/>
    <w:rsid w:val="00411DE3"/>
    <w:rsid w:val="00411E79"/>
    <w:rsid w:val="00411EA6"/>
    <w:rsid w:val="00411EDB"/>
    <w:rsid w:val="00411FA5"/>
    <w:rsid w:val="004120F2"/>
    <w:rsid w:val="0041214C"/>
    <w:rsid w:val="004125C9"/>
    <w:rsid w:val="004126E0"/>
    <w:rsid w:val="00412CA5"/>
    <w:rsid w:val="00412DFE"/>
    <w:rsid w:val="004137A9"/>
    <w:rsid w:val="004139C9"/>
    <w:rsid w:val="004139E2"/>
    <w:rsid w:val="00413DD9"/>
    <w:rsid w:val="00414A90"/>
    <w:rsid w:val="00414BEC"/>
    <w:rsid w:val="00414DCD"/>
    <w:rsid w:val="00415180"/>
    <w:rsid w:val="004153D1"/>
    <w:rsid w:val="004158A3"/>
    <w:rsid w:val="00415B10"/>
    <w:rsid w:val="00416019"/>
    <w:rsid w:val="004164BB"/>
    <w:rsid w:val="004169AF"/>
    <w:rsid w:val="004169E3"/>
    <w:rsid w:val="00416A90"/>
    <w:rsid w:val="00416D55"/>
    <w:rsid w:val="0041700D"/>
    <w:rsid w:val="00417EA9"/>
    <w:rsid w:val="004203F6"/>
    <w:rsid w:val="004205B9"/>
    <w:rsid w:val="004218D8"/>
    <w:rsid w:val="00421A08"/>
    <w:rsid w:val="00421B76"/>
    <w:rsid w:val="00421DEF"/>
    <w:rsid w:val="00421E71"/>
    <w:rsid w:val="00422461"/>
    <w:rsid w:val="00422903"/>
    <w:rsid w:val="00422C12"/>
    <w:rsid w:val="00423367"/>
    <w:rsid w:val="00423AE9"/>
    <w:rsid w:val="00424097"/>
    <w:rsid w:val="00424268"/>
    <w:rsid w:val="00424433"/>
    <w:rsid w:val="00424C01"/>
    <w:rsid w:val="00424C2B"/>
    <w:rsid w:val="004250F9"/>
    <w:rsid w:val="0042523E"/>
    <w:rsid w:val="004254C1"/>
    <w:rsid w:val="00425FBE"/>
    <w:rsid w:val="004262EF"/>
    <w:rsid w:val="004264E2"/>
    <w:rsid w:val="0042672B"/>
    <w:rsid w:val="0042683E"/>
    <w:rsid w:val="00426E9D"/>
    <w:rsid w:val="004270BE"/>
    <w:rsid w:val="0042724B"/>
    <w:rsid w:val="00427549"/>
    <w:rsid w:val="004276AB"/>
    <w:rsid w:val="004279FE"/>
    <w:rsid w:val="00427A13"/>
    <w:rsid w:val="00427F1A"/>
    <w:rsid w:val="00427FF3"/>
    <w:rsid w:val="004302F9"/>
    <w:rsid w:val="00430433"/>
    <w:rsid w:val="004306E1"/>
    <w:rsid w:val="004306E7"/>
    <w:rsid w:val="00430CDC"/>
    <w:rsid w:val="00430DEE"/>
    <w:rsid w:val="00430F31"/>
    <w:rsid w:val="00430FAC"/>
    <w:rsid w:val="0043103B"/>
    <w:rsid w:val="00431439"/>
    <w:rsid w:val="00431487"/>
    <w:rsid w:val="004317E0"/>
    <w:rsid w:val="00431A2D"/>
    <w:rsid w:val="00431B9C"/>
    <w:rsid w:val="00431DE3"/>
    <w:rsid w:val="0043228B"/>
    <w:rsid w:val="004322D9"/>
    <w:rsid w:val="004327C6"/>
    <w:rsid w:val="00432962"/>
    <w:rsid w:val="00432A77"/>
    <w:rsid w:val="00432F7A"/>
    <w:rsid w:val="004331D1"/>
    <w:rsid w:val="004331FB"/>
    <w:rsid w:val="004336A5"/>
    <w:rsid w:val="004336D3"/>
    <w:rsid w:val="004344F1"/>
    <w:rsid w:val="00434879"/>
    <w:rsid w:val="0043495B"/>
    <w:rsid w:val="00435495"/>
    <w:rsid w:val="00435583"/>
    <w:rsid w:val="00435692"/>
    <w:rsid w:val="00435C5D"/>
    <w:rsid w:val="00436172"/>
    <w:rsid w:val="004362F8"/>
    <w:rsid w:val="004366DA"/>
    <w:rsid w:val="004368D3"/>
    <w:rsid w:val="00436B43"/>
    <w:rsid w:val="00436D80"/>
    <w:rsid w:val="00436E53"/>
    <w:rsid w:val="00437132"/>
    <w:rsid w:val="00437286"/>
    <w:rsid w:val="00437320"/>
    <w:rsid w:val="0043763B"/>
    <w:rsid w:val="00437804"/>
    <w:rsid w:val="0043796B"/>
    <w:rsid w:val="00437AD9"/>
    <w:rsid w:val="00437B17"/>
    <w:rsid w:val="00437C8E"/>
    <w:rsid w:val="00437D1D"/>
    <w:rsid w:val="00437DD1"/>
    <w:rsid w:val="00440550"/>
    <w:rsid w:val="0044089B"/>
    <w:rsid w:val="004408BB"/>
    <w:rsid w:val="004413B5"/>
    <w:rsid w:val="00441489"/>
    <w:rsid w:val="004418AB"/>
    <w:rsid w:val="00441C4F"/>
    <w:rsid w:val="00441C51"/>
    <w:rsid w:val="00442683"/>
    <w:rsid w:val="004427B3"/>
    <w:rsid w:val="00442999"/>
    <w:rsid w:val="00442B52"/>
    <w:rsid w:val="00442C25"/>
    <w:rsid w:val="0044335C"/>
    <w:rsid w:val="00443A01"/>
    <w:rsid w:val="00443C9A"/>
    <w:rsid w:val="00443E2A"/>
    <w:rsid w:val="00443E9F"/>
    <w:rsid w:val="0044405B"/>
    <w:rsid w:val="00444089"/>
    <w:rsid w:val="0044421F"/>
    <w:rsid w:val="0044494C"/>
    <w:rsid w:val="00444F35"/>
    <w:rsid w:val="00445146"/>
    <w:rsid w:val="00445485"/>
    <w:rsid w:val="00445833"/>
    <w:rsid w:val="00445AB2"/>
    <w:rsid w:val="00445AE8"/>
    <w:rsid w:val="00445CC1"/>
    <w:rsid w:val="00446253"/>
    <w:rsid w:val="00446AF5"/>
    <w:rsid w:val="00446C9D"/>
    <w:rsid w:val="00447281"/>
    <w:rsid w:val="00447539"/>
    <w:rsid w:val="004475D6"/>
    <w:rsid w:val="004475DC"/>
    <w:rsid w:val="0044793D"/>
    <w:rsid w:val="00447B50"/>
    <w:rsid w:val="0045028F"/>
    <w:rsid w:val="004504EC"/>
    <w:rsid w:val="004506DA"/>
    <w:rsid w:val="0045079D"/>
    <w:rsid w:val="00450ACD"/>
    <w:rsid w:val="00450BDF"/>
    <w:rsid w:val="00450D25"/>
    <w:rsid w:val="00450E7B"/>
    <w:rsid w:val="004514F1"/>
    <w:rsid w:val="00451973"/>
    <w:rsid w:val="004519C1"/>
    <w:rsid w:val="00451E4E"/>
    <w:rsid w:val="00451E56"/>
    <w:rsid w:val="004527BA"/>
    <w:rsid w:val="00452893"/>
    <w:rsid w:val="00452966"/>
    <w:rsid w:val="00452C05"/>
    <w:rsid w:val="00452F05"/>
    <w:rsid w:val="00452F1C"/>
    <w:rsid w:val="004530E0"/>
    <w:rsid w:val="00453112"/>
    <w:rsid w:val="004532A1"/>
    <w:rsid w:val="0045345E"/>
    <w:rsid w:val="00453538"/>
    <w:rsid w:val="00453A2D"/>
    <w:rsid w:val="00453E84"/>
    <w:rsid w:val="00453F9C"/>
    <w:rsid w:val="004547AC"/>
    <w:rsid w:val="004549D7"/>
    <w:rsid w:val="00454F49"/>
    <w:rsid w:val="004551E1"/>
    <w:rsid w:val="004553D0"/>
    <w:rsid w:val="004557FE"/>
    <w:rsid w:val="004559DD"/>
    <w:rsid w:val="00455C0C"/>
    <w:rsid w:val="004562BC"/>
    <w:rsid w:val="0045630C"/>
    <w:rsid w:val="0045694F"/>
    <w:rsid w:val="00456B26"/>
    <w:rsid w:val="00456C4F"/>
    <w:rsid w:val="00456F95"/>
    <w:rsid w:val="004574F7"/>
    <w:rsid w:val="00457660"/>
    <w:rsid w:val="00457C6C"/>
    <w:rsid w:val="00457F05"/>
    <w:rsid w:val="004607EE"/>
    <w:rsid w:val="0046082D"/>
    <w:rsid w:val="00460CDB"/>
    <w:rsid w:val="00460F93"/>
    <w:rsid w:val="00460FC3"/>
    <w:rsid w:val="004610A8"/>
    <w:rsid w:val="00461770"/>
    <w:rsid w:val="00461848"/>
    <w:rsid w:val="00461E11"/>
    <w:rsid w:val="00461FB1"/>
    <w:rsid w:val="0046217C"/>
    <w:rsid w:val="0046240B"/>
    <w:rsid w:val="004626E0"/>
    <w:rsid w:val="0046273D"/>
    <w:rsid w:val="00462DD9"/>
    <w:rsid w:val="00462ECB"/>
    <w:rsid w:val="00462F09"/>
    <w:rsid w:val="0046302A"/>
    <w:rsid w:val="00463369"/>
    <w:rsid w:val="00463D16"/>
    <w:rsid w:val="00464276"/>
    <w:rsid w:val="004644ED"/>
    <w:rsid w:val="00464ADB"/>
    <w:rsid w:val="00464B15"/>
    <w:rsid w:val="00464E1A"/>
    <w:rsid w:val="00465149"/>
    <w:rsid w:val="004652C6"/>
    <w:rsid w:val="00465546"/>
    <w:rsid w:val="0046579E"/>
    <w:rsid w:val="00465884"/>
    <w:rsid w:val="00465B37"/>
    <w:rsid w:val="00465C5D"/>
    <w:rsid w:val="0046621D"/>
    <w:rsid w:val="004663BD"/>
    <w:rsid w:val="004665E4"/>
    <w:rsid w:val="004671C4"/>
    <w:rsid w:val="004671F8"/>
    <w:rsid w:val="00467253"/>
    <w:rsid w:val="00467537"/>
    <w:rsid w:val="00467A77"/>
    <w:rsid w:val="00467B1B"/>
    <w:rsid w:val="00467E73"/>
    <w:rsid w:val="00467F93"/>
    <w:rsid w:val="0047018F"/>
    <w:rsid w:val="004702A1"/>
    <w:rsid w:val="004706DE"/>
    <w:rsid w:val="0047098B"/>
    <w:rsid w:val="004709AD"/>
    <w:rsid w:val="00470C46"/>
    <w:rsid w:val="00471973"/>
    <w:rsid w:val="00471EA4"/>
    <w:rsid w:val="00472416"/>
    <w:rsid w:val="004725DC"/>
    <w:rsid w:val="00472AB0"/>
    <w:rsid w:val="00473638"/>
    <w:rsid w:val="0047367D"/>
    <w:rsid w:val="00473818"/>
    <w:rsid w:val="00473A12"/>
    <w:rsid w:val="00473A4D"/>
    <w:rsid w:val="00473BF7"/>
    <w:rsid w:val="00473EBA"/>
    <w:rsid w:val="00473F53"/>
    <w:rsid w:val="004744D4"/>
    <w:rsid w:val="0047458F"/>
    <w:rsid w:val="004745EF"/>
    <w:rsid w:val="004746DA"/>
    <w:rsid w:val="00474C0A"/>
    <w:rsid w:val="00474F24"/>
    <w:rsid w:val="00475836"/>
    <w:rsid w:val="00475943"/>
    <w:rsid w:val="00475A83"/>
    <w:rsid w:val="00475C45"/>
    <w:rsid w:val="00475DB7"/>
    <w:rsid w:val="00476AB4"/>
    <w:rsid w:val="00476BB9"/>
    <w:rsid w:val="00476FB6"/>
    <w:rsid w:val="0047745C"/>
    <w:rsid w:val="00477490"/>
    <w:rsid w:val="004778B5"/>
    <w:rsid w:val="00477B85"/>
    <w:rsid w:val="004804F6"/>
    <w:rsid w:val="00480703"/>
    <w:rsid w:val="00480717"/>
    <w:rsid w:val="00480A96"/>
    <w:rsid w:val="00480D1F"/>
    <w:rsid w:val="00480E9B"/>
    <w:rsid w:val="00480F48"/>
    <w:rsid w:val="004810A6"/>
    <w:rsid w:val="004811B0"/>
    <w:rsid w:val="0048132C"/>
    <w:rsid w:val="004818B2"/>
    <w:rsid w:val="004819D5"/>
    <w:rsid w:val="00481A35"/>
    <w:rsid w:val="00481E27"/>
    <w:rsid w:val="00481E9D"/>
    <w:rsid w:val="00481F04"/>
    <w:rsid w:val="0048219E"/>
    <w:rsid w:val="00482418"/>
    <w:rsid w:val="00482482"/>
    <w:rsid w:val="0048263C"/>
    <w:rsid w:val="00482A7B"/>
    <w:rsid w:val="00482B10"/>
    <w:rsid w:val="00482D71"/>
    <w:rsid w:val="00482E67"/>
    <w:rsid w:val="004835C2"/>
    <w:rsid w:val="0048386B"/>
    <w:rsid w:val="00483CCF"/>
    <w:rsid w:val="00483D68"/>
    <w:rsid w:val="00483F2B"/>
    <w:rsid w:val="004844CC"/>
    <w:rsid w:val="00484F37"/>
    <w:rsid w:val="00484FC1"/>
    <w:rsid w:val="0048591F"/>
    <w:rsid w:val="00485BE8"/>
    <w:rsid w:val="00485D23"/>
    <w:rsid w:val="00486380"/>
    <w:rsid w:val="0048643E"/>
    <w:rsid w:val="00486654"/>
    <w:rsid w:val="004868C9"/>
    <w:rsid w:val="00486C7F"/>
    <w:rsid w:val="00486E2D"/>
    <w:rsid w:val="00486FD8"/>
    <w:rsid w:val="00487580"/>
    <w:rsid w:val="004875F2"/>
    <w:rsid w:val="004879E3"/>
    <w:rsid w:val="00487E5E"/>
    <w:rsid w:val="004900C4"/>
    <w:rsid w:val="004900ED"/>
    <w:rsid w:val="004901A3"/>
    <w:rsid w:val="004904B6"/>
    <w:rsid w:val="0049165D"/>
    <w:rsid w:val="004918C7"/>
    <w:rsid w:val="00491997"/>
    <w:rsid w:val="00491BAF"/>
    <w:rsid w:val="00491DE6"/>
    <w:rsid w:val="004920F4"/>
    <w:rsid w:val="004930C0"/>
    <w:rsid w:val="004936F1"/>
    <w:rsid w:val="00493AFF"/>
    <w:rsid w:val="00493CBD"/>
    <w:rsid w:val="00494013"/>
    <w:rsid w:val="004946A6"/>
    <w:rsid w:val="00494A12"/>
    <w:rsid w:val="00495C52"/>
    <w:rsid w:val="00495DA3"/>
    <w:rsid w:val="00495E8D"/>
    <w:rsid w:val="004961C4"/>
    <w:rsid w:val="00496219"/>
    <w:rsid w:val="004963D9"/>
    <w:rsid w:val="004964A0"/>
    <w:rsid w:val="00496553"/>
    <w:rsid w:val="004965D3"/>
    <w:rsid w:val="00496A2E"/>
    <w:rsid w:val="00496DB2"/>
    <w:rsid w:val="00496F82"/>
    <w:rsid w:val="00497098"/>
    <w:rsid w:val="0049723F"/>
    <w:rsid w:val="0049728F"/>
    <w:rsid w:val="004977C1"/>
    <w:rsid w:val="00497B37"/>
    <w:rsid w:val="00497BDC"/>
    <w:rsid w:val="00497ECC"/>
    <w:rsid w:val="00497F76"/>
    <w:rsid w:val="004A0807"/>
    <w:rsid w:val="004A08BD"/>
    <w:rsid w:val="004A0C77"/>
    <w:rsid w:val="004A1229"/>
    <w:rsid w:val="004A1C8B"/>
    <w:rsid w:val="004A1DAA"/>
    <w:rsid w:val="004A2593"/>
    <w:rsid w:val="004A2975"/>
    <w:rsid w:val="004A2A3C"/>
    <w:rsid w:val="004A2C6A"/>
    <w:rsid w:val="004A33C6"/>
    <w:rsid w:val="004A348F"/>
    <w:rsid w:val="004A3522"/>
    <w:rsid w:val="004A38F5"/>
    <w:rsid w:val="004A3D91"/>
    <w:rsid w:val="004A4405"/>
    <w:rsid w:val="004A4456"/>
    <w:rsid w:val="004A4641"/>
    <w:rsid w:val="004A4AB1"/>
    <w:rsid w:val="004A4BA0"/>
    <w:rsid w:val="004A4E83"/>
    <w:rsid w:val="004A513C"/>
    <w:rsid w:val="004A5BC6"/>
    <w:rsid w:val="004A5F6B"/>
    <w:rsid w:val="004A5FBA"/>
    <w:rsid w:val="004A609E"/>
    <w:rsid w:val="004A61B0"/>
    <w:rsid w:val="004A6498"/>
    <w:rsid w:val="004A724B"/>
    <w:rsid w:val="004A79D0"/>
    <w:rsid w:val="004A7B6E"/>
    <w:rsid w:val="004A7DED"/>
    <w:rsid w:val="004B007E"/>
    <w:rsid w:val="004B0452"/>
    <w:rsid w:val="004B0475"/>
    <w:rsid w:val="004B073C"/>
    <w:rsid w:val="004B07B6"/>
    <w:rsid w:val="004B090E"/>
    <w:rsid w:val="004B09CC"/>
    <w:rsid w:val="004B0C19"/>
    <w:rsid w:val="004B0DED"/>
    <w:rsid w:val="004B0EF5"/>
    <w:rsid w:val="004B1111"/>
    <w:rsid w:val="004B1353"/>
    <w:rsid w:val="004B14E9"/>
    <w:rsid w:val="004B15BE"/>
    <w:rsid w:val="004B16F7"/>
    <w:rsid w:val="004B1946"/>
    <w:rsid w:val="004B1B22"/>
    <w:rsid w:val="004B1DC9"/>
    <w:rsid w:val="004B20B1"/>
    <w:rsid w:val="004B2390"/>
    <w:rsid w:val="004B2522"/>
    <w:rsid w:val="004B264D"/>
    <w:rsid w:val="004B2B50"/>
    <w:rsid w:val="004B335C"/>
    <w:rsid w:val="004B3411"/>
    <w:rsid w:val="004B34BD"/>
    <w:rsid w:val="004B3D33"/>
    <w:rsid w:val="004B3E34"/>
    <w:rsid w:val="004B456B"/>
    <w:rsid w:val="004B4795"/>
    <w:rsid w:val="004B4A51"/>
    <w:rsid w:val="004B4AE1"/>
    <w:rsid w:val="004B4E81"/>
    <w:rsid w:val="004B5163"/>
    <w:rsid w:val="004B529C"/>
    <w:rsid w:val="004B56F9"/>
    <w:rsid w:val="004B589D"/>
    <w:rsid w:val="004B5A62"/>
    <w:rsid w:val="004B5D04"/>
    <w:rsid w:val="004B600C"/>
    <w:rsid w:val="004B6563"/>
    <w:rsid w:val="004B6D01"/>
    <w:rsid w:val="004B6FB6"/>
    <w:rsid w:val="004B725D"/>
    <w:rsid w:val="004B7319"/>
    <w:rsid w:val="004B73C0"/>
    <w:rsid w:val="004B7553"/>
    <w:rsid w:val="004B7A9D"/>
    <w:rsid w:val="004B7DA4"/>
    <w:rsid w:val="004B7FD3"/>
    <w:rsid w:val="004C0657"/>
    <w:rsid w:val="004C0847"/>
    <w:rsid w:val="004C0A4B"/>
    <w:rsid w:val="004C0EC1"/>
    <w:rsid w:val="004C0F30"/>
    <w:rsid w:val="004C1045"/>
    <w:rsid w:val="004C10B4"/>
    <w:rsid w:val="004C13FF"/>
    <w:rsid w:val="004C17A6"/>
    <w:rsid w:val="004C1A26"/>
    <w:rsid w:val="004C1BCC"/>
    <w:rsid w:val="004C1C82"/>
    <w:rsid w:val="004C1FC5"/>
    <w:rsid w:val="004C221F"/>
    <w:rsid w:val="004C24A2"/>
    <w:rsid w:val="004C26CE"/>
    <w:rsid w:val="004C2834"/>
    <w:rsid w:val="004C2BE9"/>
    <w:rsid w:val="004C2DAC"/>
    <w:rsid w:val="004C2F77"/>
    <w:rsid w:val="004C31C4"/>
    <w:rsid w:val="004C3284"/>
    <w:rsid w:val="004C3564"/>
    <w:rsid w:val="004C38A4"/>
    <w:rsid w:val="004C3B5D"/>
    <w:rsid w:val="004C3CAA"/>
    <w:rsid w:val="004C415F"/>
    <w:rsid w:val="004C45ED"/>
    <w:rsid w:val="004C4993"/>
    <w:rsid w:val="004C4CE9"/>
    <w:rsid w:val="004C4F1A"/>
    <w:rsid w:val="004C505A"/>
    <w:rsid w:val="004C55BA"/>
    <w:rsid w:val="004C5A41"/>
    <w:rsid w:val="004C5CED"/>
    <w:rsid w:val="004C5F4A"/>
    <w:rsid w:val="004C6774"/>
    <w:rsid w:val="004C6951"/>
    <w:rsid w:val="004C6BFC"/>
    <w:rsid w:val="004C73DB"/>
    <w:rsid w:val="004C7C86"/>
    <w:rsid w:val="004C7D0F"/>
    <w:rsid w:val="004C7E9E"/>
    <w:rsid w:val="004D03B1"/>
    <w:rsid w:val="004D0651"/>
    <w:rsid w:val="004D08B4"/>
    <w:rsid w:val="004D08D0"/>
    <w:rsid w:val="004D08E1"/>
    <w:rsid w:val="004D0A70"/>
    <w:rsid w:val="004D0CD3"/>
    <w:rsid w:val="004D1695"/>
    <w:rsid w:val="004D20CA"/>
    <w:rsid w:val="004D278C"/>
    <w:rsid w:val="004D2AA3"/>
    <w:rsid w:val="004D2C2A"/>
    <w:rsid w:val="004D3093"/>
    <w:rsid w:val="004D31AC"/>
    <w:rsid w:val="004D3BB1"/>
    <w:rsid w:val="004D3E68"/>
    <w:rsid w:val="004D3F09"/>
    <w:rsid w:val="004D3FDA"/>
    <w:rsid w:val="004D47F4"/>
    <w:rsid w:val="004D53A6"/>
    <w:rsid w:val="004D5507"/>
    <w:rsid w:val="004D5AEC"/>
    <w:rsid w:val="004D5D6B"/>
    <w:rsid w:val="004D6109"/>
    <w:rsid w:val="004D6B09"/>
    <w:rsid w:val="004D6B7A"/>
    <w:rsid w:val="004D6F52"/>
    <w:rsid w:val="004D700F"/>
    <w:rsid w:val="004D70EA"/>
    <w:rsid w:val="004D7165"/>
    <w:rsid w:val="004D7474"/>
    <w:rsid w:val="004D754D"/>
    <w:rsid w:val="004D7E4C"/>
    <w:rsid w:val="004E0248"/>
    <w:rsid w:val="004E0411"/>
    <w:rsid w:val="004E043E"/>
    <w:rsid w:val="004E07B0"/>
    <w:rsid w:val="004E0B58"/>
    <w:rsid w:val="004E0D39"/>
    <w:rsid w:val="004E0DFE"/>
    <w:rsid w:val="004E101C"/>
    <w:rsid w:val="004E1029"/>
    <w:rsid w:val="004E171C"/>
    <w:rsid w:val="004E1A81"/>
    <w:rsid w:val="004E1A9B"/>
    <w:rsid w:val="004E1EB1"/>
    <w:rsid w:val="004E201F"/>
    <w:rsid w:val="004E2AF1"/>
    <w:rsid w:val="004E373C"/>
    <w:rsid w:val="004E3958"/>
    <w:rsid w:val="004E3A61"/>
    <w:rsid w:val="004E4554"/>
    <w:rsid w:val="004E45BD"/>
    <w:rsid w:val="004E464D"/>
    <w:rsid w:val="004E46AA"/>
    <w:rsid w:val="004E49B7"/>
    <w:rsid w:val="004E4F6E"/>
    <w:rsid w:val="004E5790"/>
    <w:rsid w:val="004E5D58"/>
    <w:rsid w:val="004E5E00"/>
    <w:rsid w:val="004E624E"/>
    <w:rsid w:val="004E642C"/>
    <w:rsid w:val="004E67DC"/>
    <w:rsid w:val="004E69AC"/>
    <w:rsid w:val="004E71C0"/>
    <w:rsid w:val="004E7233"/>
    <w:rsid w:val="004E7700"/>
    <w:rsid w:val="004E7813"/>
    <w:rsid w:val="004E788E"/>
    <w:rsid w:val="004F0BB4"/>
    <w:rsid w:val="004F0DF4"/>
    <w:rsid w:val="004F1225"/>
    <w:rsid w:val="004F17C9"/>
    <w:rsid w:val="004F1804"/>
    <w:rsid w:val="004F1860"/>
    <w:rsid w:val="004F1B1E"/>
    <w:rsid w:val="004F21C7"/>
    <w:rsid w:val="004F291C"/>
    <w:rsid w:val="004F2AB8"/>
    <w:rsid w:val="004F32C8"/>
    <w:rsid w:val="004F32D5"/>
    <w:rsid w:val="004F334D"/>
    <w:rsid w:val="004F3768"/>
    <w:rsid w:val="004F3BE2"/>
    <w:rsid w:val="004F43B4"/>
    <w:rsid w:val="004F446E"/>
    <w:rsid w:val="004F48C8"/>
    <w:rsid w:val="004F498D"/>
    <w:rsid w:val="004F4DE3"/>
    <w:rsid w:val="004F525F"/>
    <w:rsid w:val="004F5519"/>
    <w:rsid w:val="004F5627"/>
    <w:rsid w:val="004F5692"/>
    <w:rsid w:val="004F6495"/>
    <w:rsid w:val="004F67AA"/>
    <w:rsid w:val="004F6879"/>
    <w:rsid w:val="004F69D6"/>
    <w:rsid w:val="004F6AB6"/>
    <w:rsid w:val="004F6B6C"/>
    <w:rsid w:val="004F6BDF"/>
    <w:rsid w:val="004F6EB5"/>
    <w:rsid w:val="004F74C9"/>
    <w:rsid w:val="004F74FC"/>
    <w:rsid w:val="004F7761"/>
    <w:rsid w:val="004F7A49"/>
    <w:rsid w:val="00500780"/>
    <w:rsid w:val="00500874"/>
    <w:rsid w:val="00500E69"/>
    <w:rsid w:val="005015A5"/>
    <w:rsid w:val="00501690"/>
    <w:rsid w:val="00502324"/>
    <w:rsid w:val="0050277B"/>
    <w:rsid w:val="00503006"/>
    <w:rsid w:val="0050317F"/>
    <w:rsid w:val="00503446"/>
    <w:rsid w:val="005040C2"/>
    <w:rsid w:val="0050549C"/>
    <w:rsid w:val="005056EC"/>
    <w:rsid w:val="00505998"/>
    <w:rsid w:val="00505A20"/>
    <w:rsid w:val="00505B1A"/>
    <w:rsid w:val="00505C64"/>
    <w:rsid w:val="0050626E"/>
    <w:rsid w:val="00506649"/>
    <w:rsid w:val="00506C12"/>
    <w:rsid w:val="005070A5"/>
    <w:rsid w:val="00507190"/>
    <w:rsid w:val="005072EF"/>
    <w:rsid w:val="00510724"/>
    <w:rsid w:val="00510851"/>
    <w:rsid w:val="00510A5D"/>
    <w:rsid w:val="00510ADF"/>
    <w:rsid w:val="00510D89"/>
    <w:rsid w:val="00510E6D"/>
    <w:rsid w:val="00510F1F"/>
    <w:rsid w:val="00511100"/>
    <w:rsid w:val="00511461"/>
    <w:rsid w:val="0051185B"/>
    <w:rsid w:val="00511BF1"/>
    <w:rsid w:val="0051207D"/>
    <w:rsid w:val="005120F4"/>
    <w:rsid w:val="00512A78"/>
    <w:rsid w:val="00512F88"/>
    <w:rsid w:val="005131A5"/>
    <w:rsid w:val="00513897"/>
    <w:rsid w:val="00513F9B"/>
    <w:rsid w:val="00514400"/>
    <w:rsid w:val="00514B92"/>
    <w:rsid w:val="0051510A"/>
    <w:rsid w:val="00515240"/>
    <w:rsid w:val="005160DD"/>
    <w:rsid w:val="005161E0"/>
    <w:rsid w:val="00516571"/>
    <w:rsid w:val="005165DC"/>
    <w:rsid w:val="005168C7"/>
    <w:rsid w:val="005170F5"/>
    <w:rsid w:val="0051716F"/>
    <w:rsid w:val="005171AB"/>
    <w:rsid w:val="005174FC"/>
    <w:rsid w:val="005175A1"/>
    <w:rsid w:val="00517622"/>
    <w:rsid w:val="00517892"/>
    <w:rsid w:val="0051796B"/>
    <w:rsid w:val="00520143"/>
    <w:rsid w:val="0052030B"/>
    <w:rsid w:val="0052034A"/>
    <w:rsid w:val="0052069F"/>
    <w:rsid w:val="00520E10"/>
    <w:rsid w:val="00520E6A"/>
    <w:rsid w:val="00520EC9"/>
    <w:rsid w:val="0052120F"/>
    <w:rsid w:val="00521304"/>
    <w:rsid w:val="00521A72"/>
    <w:rsid w:val="00521C46"/>
    <w:rsid w:val="00521EAB"/>
    <w:rsid w:val="005223CB"/>
    <w:rsid w:val="00522B21"/>
    <w:rsid w:val="00522CD1"/>
    <w:rsid w:val="00522E7B"/>
    <w:rsid w:val="00522EAF"/>
    <w:rsid w:val="00522F1F"/>
    <w:rsid w:val="00522F37"/>
    <w:rsid w:val="005234E6"/>
    <w:rsid w:val="00523532"/>
    <w:rsid w:val="00523728"/>
    <w:rsid w:val="00523825"/>
    <w:rsid w:val="0052384F"/>
    <w:rsid w:val="00524A2C"/>
    <w:rsid w:val="0052520E"/>
    <w:rsid w:val="00525662"/>
    <w:rsid w:val="00525764"/>
    <w:rsid w:val="00525892"/>
    <w:rsid w:val="00525E21"/>
    <w:rsid w:val="00525E38"/>
    <w:rsid w:val="00525F1D"/>
    <w:rsid w:val="00526055"/>
    <w:rsid w:val="005260BE"/>
    <w:rsid w:val="005263E9"/>
    <w:rsid w:val="0052647C"/>
    <w:rsid w:val="005267AB"/>
    <w:rsid w:val="0052686E"/>
    <w:rsid w:val="00526D81"/>
    <w:rsid w:val="00526E9B"/>
    <w:rsid w:val="00527195"/>
    <w:rsid w:val="0052724D"/>
    <w:rsid w:val="005273AB"/>
    <w:rsid w:val="005274EA"/>
    <w:rsid w:val="00527795"/>
    <w:rsid w:val="0052791A"/>
    <w:rsid w:val="0053030C"/>
    <w:rsid w:val="0053031B"/>
    <w:rsid w:val="0053063A"/>
    <w:rsid w:val="00530824"/>
    <w:rsid w:val="00530934"/>
    <w:rsid w:val="0053099B"/>
    <w:rsid w:val="00530BAD"/>
    <w:rsid w:val="005310B8"/>
    <w:rsid w:val="005317DB"/>
    <w:rsid w:val="005318BD"/>
    <w:rsid w:val="0053190A"/>
    <w:rsid w:val="00531C5E"/>
    <w:rsid w:val="00532B05"/>
    <w:rsid w:val="00532DFC"/>
    <w:rsid w:val="00532E27"/>
    <w:rsid w:val="00532F69"/>
    <w:rsid w:val="005333DA"/>
    <w:rsid w:val="0053345A"/>
    <w:rsid w:val="005334EF"/>
    <w:rsid w:val="00533580"/>
    <w:rsid w:val="00534452"/>
    <w:rsid w:val="005344CB"/>
    <w:rsid w:val="0053473E"/>
    <w:rsid w:val="00534D46"/>
    <w:rsid w:val="00534D7A"/>
    <w:rsid w:val="005354A3"/>
    <w:rsid w:val="0053558F"/>
    <w:rsid w:val="00535630"/>
    <w:rsid w:val="0053577F"/>
    <w:rsid w:val="00535854"/>
    <w:rsid w:val="00535871"/>
    <w:rsid w:val="00535DE8"/>
    <w:rsid w:val="0053611B"/>
    <w:rsid w:val="00536198"/>
    <w:rsid w:val="005378F2"/>
    <w:rsid w:val="005379CC"/>
    <w:rsid w:val="00537ADA"/>
    <w:rsid w:val="005401C7"/>
    <w:rsid w:val="005403C3"/>
    <w:rsid w:val="005403D7"/>
    <w:rsid w:val="0054051E"/>
    <w:rsid w:val="00540639"/>
    <w:rsid w:val="0054073E"/>
    <w:rsid w:val="00540766"/>
    <w:rsid w:val="0054086D"/>
    <w:rsid w:val="00540BD9"/>
    <w:rsid w:val="005410A6"/>
    <w:rsid w:val="0054113C"/>
    <w:rsid w:val="00541270"/>
    <w:rsid w:val="00541634"/>
    <w:rsid w:val="0054179F"/>
    <w:rsid w:val="0054237E"/>
    <w:rsid w:val="005426D9"/>
    <w:rsid w:val="005428E1"/>
    <w:rsid w:val="0054294B"/>
    <w:rsid w:val="00542BD1"/>
    <w:rsid w:val="0054314C"/>
    <w:rsid w:val="00543286"/>
    <w:rsid w:val="00543884"/>
    <w:rsid w:val="0054390D"/>
    <w:rsid w:val="00543B54"/>
    <w:rsid w:val="00544474"/>
    <w:rsid w:val="00544EFE"/>
    <w:rsid w:val="00544F55"/>
    <w:rsid w:val="005451BE"/>
    <w:rsid w:val="005458AB"/>
    <w:rsid w:val="00545B1D"/>
    <w:rsid w:val="00545BB4"/>
    <w:rsid w:val="00545E9D"/>
    <w:rsid w:val="005465A3"/>
    <w:rsid w:val="00546A9B"/>
    <w:rsid w:val="00546C19"/>
    <w:rsid w:val="00547272"/>
    <w:rsid w:val="005473D4"/>
    <w:rsid w:val="00547926"/>
    <w:rsid w:val="00550017"/>
    <w:rsid w:val="00550455"/>
    <w:rsid w:val="005505F0"/>
    <w:rsid w:val="00550818"/>
    <w:rsid w:val="00550BBD"/>
    <w:rsid w:val="00550E32"/>
    <w:rsid w:val="005512C2"/>
    <w:rsid w:val="00551868"/>
    <w:rsid w:val="0055189A"/>
    <w:rsid w:val="00551D84"/>
    <w:rsid w:val="00551E72"/>
    <w:rsid w:val="0055202D"/>
    <w:rsid w:val="005522F5"/>
    <w:rsid w:val="00552453"/>
    <w:rsid w:val="00552606"/>
    <w:rsid w:val="0055272A"/>
    <w:rsid w:val="00552ABF"/>
    <w:rsid w:val="00552D85"/>
    <w:rsid w:val="00552DF5"/>
    <w:rsid w:val="00553AC3"/>
    <w:rsid w:val="00553D0D"/>
    <w:rsid w:val="00553DAE"/>
    <w:rsid w:val="005541A9"/>
    <w:rsid w:val="005545AF"/>
    <w:rsid w:val="0055468F"/>
    <w:rsid w:val="0055484D"/>
    <w:rsid w:val="00554B46"/>
    <w:rsid w:val="00554B6F"/>
    <w:rsid w:val="00554D34"/>
    <w:rsid w:val="00554FFC"/>
    <w:rsid w:val="00555258"/>
    <w:rsid w:val="00555465"/>
    <w:rsid w:val="00555E2B"/>
    <w:rsid w:val="00555FBA"/>
    <w:rsid w:val="005562FF"/>
    <w:rsid w:val="00556357"/>
    <w:rsid w:val="0055655F"/>
    <w:rsid w:val="00556660"/>
    <w:rsid w:val="005569BF"/>
    <w:rsid w:val="00556C5C"/>
    <w:rsid w:val="0055777C"/>
    <w:rsid w:val="005579B3"/>
    <w:rsid w:val="00557AB9"/>
    <w:rsid w:val="005602B1"/>
    <w:rsid w:val="005604F8"/>
    <w:rsid w:val="00560742"/>
    <w:rsid w:val="00560A24"/>
    <w:rsid w:val="00561663"/>
    <w:rsid w:val="005616FB"/>
    <w:rsid w:val="00561918"/>
    <w:rsid w:val="00561B5E"/>
    <w:rsid w:val="00561F95"/>
    <w:rsid w:val="00561FC8"/>
    <w:rsid w:val="00562173"/>
    <w:rsid w:val="00562676"/>
    <w:rsid w:val="005627BF"/>
    <w:rsid w:val="00562823"/>
    <w:rsid w:val="00562971"/>
    <w:rsid w:val="00562FF1"/>
    <w:rsid w:val="00563082"/>
    <w:rsid w:val="00563932"/>
    <w:rsid w:val="00564101"/>
    <w:rsid w:val="00564259"/>
    <w:rsid w:val="005646C3"/>
    <w:rsid w:val="00564908"/>
    <w:rsid w:val="00564A5C"/>
    <w:rsid w:val="00564C9C"/>
    <w:rsid w:val="00564D28"/>
    <w:rsid w:val="005651AE"/>
    <w:rsid w:val="005651D7"/>
    <w:rsid w:val="00565707"/>
    <w:rsid w:val="00565741"/>
    <w:rsid w:val="005657D4"/>
    <w:rsid w:val="00565A25"/>
    <w:rsid w:val="00565B0D"/>
    <w:rsid w:val="00566117"/>
    <w:rsid w:val="0056664B"/>
    <w:rsid w:val="00567045"/>
    <w:rsid w:val="00567822"/>
    <w:rsid w:val="00567837"/>
    <w:rsid w:val="0057032D"/>
    <w:rsid w:val="005706A8"/>
    <w:rsid w:val="005706EC"/>
    <w:rsid w:val="0057092C"/>
    <w:rsid w:val="005709FA"/>
    <w:rsid w:val="005710E2"/>
    <w:rsid w:val="0057128A"/>
    <w:rsid w:val="00571563"/>
    <w:rsid w:val="0057183B"/>
    <w:rsid w:val="00571A56"/>
    <w:rsid w:val="0057207C"/>
    <w:rsid w:val="005723F3"/>
    <w:rsid w:val="0057248F"/>
    <w:rsid w:val="00572558"/>
    <w:rsid w:val="00572645"/>
    <w:rsid w:val="00572714"/>
    <w:rsid w:val="00572D0C"/>
    <w:rsid w:val="00572E4F"/>
    <w:rsid w:val="00572E69"/>
    <w:rsid w:val="0057346E"/>
    <w:rsid w:val="00573AC2"/>
    <w:rsid w:val="005741AA"/>
    <w:rsid w:val="005742B1"/>
    <w:rsid w:val="005744BF"/>
    <w:rsid w:val="005746CB"/>
    <w:rsid w:val="005747BA"/>
    <w:rsid w:val="005747E9"/>
    <w:rsid w:val="0057495E"/>
    <w:rsid w:val="0057497F"/>
    <w:rsid w:val="00574FC4"/>
    <w:rsid w:val="00575018"/>
    <w:rsid w:val="005755C0"/>
    <w:rsid w:val="00575647"/>
    <w:rsid w:val="00575BE1"/>
    <w:rsid w:val="00575C61"/>
    <w:rsid w:val="00576629"/>
    <w:rsid w:val="005767D5"/>
    <w:rsid w:val="0057699A"/>
    <w:rsid w:val="00576F5B"/>
    <w:rsid w:val="005772BF"/>
    <w:rsid w:val="0058011E"/>
    <w:rsid w:val="00580211"/>
    <w:rsid w:val="00580325"/>
    <w:rsid w:val="00580475"/>
    <w:rsid w:val="005809D2"/>
    <w:rsid w:val="00580D7A"/>
    <w:rsid w:val="00580F93"/>
    <w:rsid w:val="005813A9"/>
    <w:rsid w:val="00581423"/>
    <w:rsid w:val="0058157F"/>
    <w:rsid w:val="00581782"/>
    <w:rsid w:val="0058193B"/>
    <w:rsid w:val="00581BC6"/>
    <w:rsid w:val="00581ED3"/>
    <w:rsid w:val="0058220A"/>
    <w:rsid w:val="00582616"/>
    <w:rsid w:val="005826EB"/>
    <w:rsid w:val="00582B03"/>
    <w:rsid w:val="00582D59"/>
    <w:rsid w:val="00582F30"/>
    <w:rsid w:val="005832D7"/>
    <w:rsid w:val="0058375C"/>
    <w:rsid w:val="00583795"/>
    <w:rsid w:val="00583CEB"/>
    <w:rsid w:val="0058408A"/>
    <w:rsid w:val="00584153"/>
    <w:rsid w:val="00584540"/>
    <w:rsid w:val="00584688"/>
    <w:rsid w:val="0058497A"/>
    <w:rsid w:val="0058498C"/>
    <w:rsid w:val="005851B1"/>
    <w:rsid w:val="00585591"/>
    <w:rsid w:val="005857E9"/>
    <w:rsid w:val="005859B3"/>
    <w:rsid w:val="00585B47"/>
    <w:rsid w:val="00586032"/>
    <w:rsid w:val="00586A34"/>
    <w:rsid w:val="00586AB0"/>
    <w:rsid w:val="00586B48"/>
    <w:rsid w:val="00586B72"/>
    <w:rsid w:val="00586BC6"/>
    <w:rsid w:val="00587136"/>
    <w:rsid w:val="0058743D"/>
    <w:rsid w:val="00587A33"/>
    <w:rsid w:val="005903CF"/>
    <w:rsid w:val="00590751"/>
    <w:rsid w:val="005908E3"/>
    <w:rsid w:val="005909F5"/>
    <w:rsid w:val="00590E95"/>
    <w:rsid w:val="00591137"/>
    <w:rsid w:val="00591366"/>
    <w:rsid w:val="0059154F"/>
    <w:rsid w:val="00591755"/>
    <w:rsid w:val="00591886"/>
    <w:rsid w:val="00591947"/>
    <w:rsid w:val="0059216B"/>
    <w:rsid w:val="00592471"/>
    <w:rsid w:val="00592B96"/>
    <w:rsid w:val="00592BAD"/>
    <w:rsid w:val="00593930"/>
    <w:rsid w:val="005942C2"/>
    <w:rsid w:val="005942E4"/>
    <w:rsid w:val="00594E9B"/>
    <w:rsid w:val="00594F96"/>
    <w:rsid w:val="00594FD7"/>
    <w:rsid w:val="00595201"/>
    <w:rsid w:val="0059529D"/>
    <w:rsid w:val="005953E9"/>
    <w:rsid w:val="00595578"/>
    <w:rsid w:val="00595A70"/>
    <w:rsid w:val="00595AFB"/>
    <w:rsid w:val="00595D6C"/>
    <w:rsid w:val="005964E0"/>
    <w:rsid w:val="0059717B"/>
    <w:rsid w:val="0059741E"/>
    <w:rsid w:val="00597668"/>
    <w:rsid w:val="00597BDD"/>
    <w:rsid w:val="00597BE1"/>
    <w:rsid w:val="00597D5B"/>
    <w:rsid w:val="005A0106"/>
    <w:rsid w:val="005A010A"/>
    <w:rsid w:val="005A037E"/>
    <w:rsid w:val="005A03B0"/>
    <w:rsid w:val="005A0537"/>
    <w:rsid w:val="005A0736"/>
    <w:rsid w:val="005A097D"/>
    <w:rsid w:val="005A0A96"/>
    <w:rsid w:val="005A0B6C"/>
    <w:rsid w:val="005A0EBE"/>
    <w:rsid w:val="005A0F92"/>
    <w:rsid w:val="005A1292"/>
    <w:rsid w:val="005A13A2"/>
    <w:rsid w:val="005A1A20"/>
    <w:rsid w:val="005A1B5D"/>
    <w:rsid w:val="005A1E00"/>
    <w:rsid w:val="005A210C"/>
    <w:rsid w:val="005A21A4"/>
    <w:rsid w:val="005A2395"/>
    <w:rsid w:val="005A2412"/>
    <w:rsid w:val="005A25B0"/>
    <w:rsid w:val="005A2E73"/>
    <w:rsid w:val="005A3967"/>
    <w:rsid w:val="005A409E"/>
    <w:rsid w:val="005A40B9"/>
    <w:rsid w:val="005A40F1"/>
    <w:rsid w:val="005A413B"/>
    <w:rsid w:val="005A4259"/>
    <w:rsid w:val="005A45A1"/>
    <w:rsid w:val="005A469E"/>
    <w:rsid w:val="005A496A"/>
    <w:rsid w:val="005A4AA7"/>
    <w:rsid w:val="005A51F0"/>
    <w:rsid w:val="005A5483"/>
    <w:rsid w:val="005A5868"/>
    <w:rsid w:val="005A59DD"/>
    <w:rsid w:val="005A5CE9"/>
    <w:rsid w:val="005A6170"/>
    <w:rsid w:val="005A644C"/>
    <w:rsid w:val="005A6D4C"/>
    <w:rsid w:val="005A7415"/>
    <w:rsid w:val="005A758A"/>
    <w:rsid w:val="005A7756"/>
    <w:rsid w:val="005A7940"/>
    <w:rsid w:val="005A7F6B"/>
    <w:rsid w:val="005B0177"/>
    <w:rsid w:val="005B02BB"/>
    <w:rsid w:val="005B069D"/>
    <w:rsid w:val="005B0B52"/>
    <w:rsid w:val="005B10F6"/>
    <w:rsid w:val="005B113D"/>
    <w:rsid w:val="005B1263"/>
    <w:rsid w:val="005B1315"/>
    <w:rsid w:val="005B1579"/>
    <w:rsid w:val="005B16DE"/>
    <w:rsid w:val="005B1DC1"/>
    <w:rsid w:val="005B20E0"/>
    <w:rsid w:val="005B20F6"/>
    <w:rsid w:val="005B25C0"/>
    <w:rsid w:val="005B2A3C"/>
    <w:rsid w:val="005B2B29"/>
    <w:rsid w:val="005B3036"/>
    <w:rsid w:val="005B38A0"/>
    <w:rsid w:val="005B3950"/>
    <w:rsid w:val="005B3C09"/>
    <w:rsid w:val="005B3E76"/>
    <w:rsid w:val="005B3F5F"/>
    <w:rsid w:val="005B3FB9"/>
    <w:rsid w:val="005B4011"/>
    <w:rsid w:val="005B407B"/>
    <w:rsid w:val="005B4137"/>
    <w:rsid w:val="005B4614"/>
    <w:rsid w:val="005B48D6"/>
    <w:rsid w:val="005B4A0F"/>
    <w:rsid w:val="005B4AAB"/>
    <w:rsid w:val="005B4D21"/>
    <w:rsid w:val="005B50A7"/>
    <w:rsid w:val="005B50D6"/>
    <w:rsid w:val="005B520D"/>
    <w:rsid w:val="005B56E5"/>
    <w:rsid w:val="005B5994"/>
    <w:rsid w:val="005B5A25"/>
    <w:rsid w:val="005B602C"/>
    <w:rsid w:val="005B6241"/>
    <w:rsid w:val="005B6361"/>
    <w:rsid w:val="005B662E"/>
    <w:rsid w:val="005B70AA"/>
    <w:rsid w:val="005B7299"/>
    <w:rsid w:val="005B74CE"/>
    <w:rsid w:val="005B7DFF"/>
    <w:rsid w:val="005C0194"/>
    <w:rsid w:val="005C0A3B"/>
    <w:rsid w:val="005C107F"/>
    <w:rsid w:val="005C1140"/>
    <w:rsid w:val="005C1DA1"/>
    <w:rsid w:val="005C2026"/>
    <w:rsid w:val="005C21B9"/>
    <w:rsid w:val="005C38DB"/>
    <w:rsid w:val="005C3B53"/>
    <w:rsid w:val="005C3C90"/>
    <w:rsid w:val="005C3C99"/>
    <w:rsid w:val="005C3DC6"/>
    <w:rsid w:val="005C3E7F"/>
    <w:rsid w:val="005C43F8"/>
    <w:rsid w:val="005C48E9"/>
    <w:rsid w:val="005C5196"/>
    <w:rsid w:val="005C51DB"/>
    <w:rsid w:val="005C546E"/>
    <w:rsid w:val="005C5529"/>
    <w:rsid w:val="005C553C"/>
    <w:rsid w:val="005C57C8"/>
    <w:rsid w:val="005C64D9"/>
    <w:rsid w:val="005C693B"/>
    <w:rsid w:val="005C716A"/>
    <w:rsid w:val="005C7337"/>
    <w:rsid w:val="005C7363"/>
    <w:rsid w:val="005C74FB"/>
    <w:rsid w:val="005C7861"/>
    <w:rsid w:val="005C7959"/>
    <w:rsid w:val="005C7AD8"/>
    <w:rsid w:val="005D0029"/>
    <w:rsid w:val="005D02BB"/>
    <w:rsid w:val="005D0836"/>
    <w:rsid w:val="005D09F1"/>
    <w:rsid w:val="005D0DB2"/>
    <w:rsid w:val="005D0EA4"/>
    <w:rsid w:val="005D0FC5"/>
    <w:rsid w:val="005D12EE"/>
    <w:rsid w:val="005D14F2"/>
    <w:rsid w:val="005D1528"/>
    <w:rsid w:val="005D1C59"/>
    <w:rsid w:val="005D1CB3"/>
    <w:rsid w:val="005D2146"/>
    <w:rsid w:val="005D21F5"/>
    <w:rsid w:val="005D2632"/>
    <w:rsid w:val="005D2C5A"/>
    <w:rsid w:val="005D33EE"/>
    <w:rsid w:val="005D36CE"/>
    <w:rsid w:val="005D37A0"/>
    <w:rsid w:val="005D380D"/>
    <w:rsid w:val="005D3904"/>
    <w:rsid w:val="005D398E"/>
    <w:rsid w:val="005D3DE9"/>
    <w:rsid w:val="005D40B1"/>
    <w:rsid w:val="005D4F6E"/>
    <w:rsid w:val="005D5046"/>
    <w:rsid w:val="005D5856"/>
    <w:rsid w:val="005D5EB1"/>
    <w:rsid w:val="005D637D"/>
    <w:rsid w:val="005D6659"/>
    <w:rsid w:val="005D6753"/>
    <w:rsid w:val="005D6837"/>
    <w:rsid w:val="005D6BA7"/>
    <w:rsid w:val="005D6BB3"/>
    <w:rsid w:val="005D6D7B"/>
    <w:rsid w:val="005D6E6F"/>
    <w:rsid w:val="005D7162"/>
    <w:rsid w:val="005D75EF"/>
    <w:rsid w:val="005E0008"/>
    <w:rsid w:val="005E045F"/>
    <w:rsid w:val="005E049E"/>
    <w:rsid w:val="005E06B6"/>
    <w:rsid w:val="005E078C"/>
    <w:rsid w:val="005E0899"/>
    <w:rsid w:val="005E0A82"/>
    <w:rsid w:val="005E11C1"/>
    <w:rsid w:val="005E176F"/>
    <w:rsid w:val="005E19F9"/>
    <w:rsid w:val="005E1DAF"/>
    <w:rsid w:val="005E1EA1"/>
    <w:rsid w:val="005E2236"/>
    <w:rsid w:val="005E23A0"/>
    <w:rsid w:val="005E2A6B"/>
    <w:rsid w:val="005E375C"/>
    <w:rsid w:val="005E3FBB"/>
    <w:rsid w:val="005E40A3"/>
    <w:rsid w:val="005E419D"/>
    <w:rsid w:val="005E451E"/>
    <w:rsid w:val="005E486F"/>
    <w:rsid w:val="005E5187"/>
    <w:rsid w:val="005E5366"/>
    <w:rsid w:val="005E54C2"/>
    <w:rsid w:val="005E5681"/>
    <w:rsid w:val="005E5740"/>
    <w:rsid w:val="005E58FE"/>
    <w:rsid w:val="005E59CD"/>
    <w:rsid w:val="005E63FC"/>
    <w:rsid w:val="005E6462"/>
    <w:rsid w:val="005E6508"/>
    <w:rsid w:val="005E6616"/>
    <w:rsid w:val="005E66B5"/>
    <w:rsid w:val="005E679C"/>
    <w:rsid w:val="005E6B91"/>
    <w:rsid w:val="005E6F6E"/>
    <w:rsid w:val="005E7033"/>
    <w:rsid w:val="005E729F"/>
    <w:rsid w:val="005E75C7"/>
    <w:rsid w:val="005E7755"/>
    <w:rsid w:val="005F01A2"/>
    <w:rsid w:val="005F01E3"/>
    <w:rsid w:val="005F0384"/>
    <w:rsid w:val="005F05D6"/>
    <w:rsid w:val="005F05F4"/>
    <w:rsid w:val="005F06D6"/>
    <w:rsid w:val="005F0C41"/>
    <w:rsid w:val="005F0C6A"/>
    <w:rsid w:val="005F0D64"/>
    <w:rsid w:val="005F0E27"/>
    <w:rsid w:val="005F1085"/>
    <w:rsid w:val="005F13FA"/>
    <w:rsid w:val="005F14A3"/>
    <w:rsid w:val="005F1882"/>
    <w:rsid w:val="005F188A"/>
    <w:rsid w:val="005F1A45"/>
    <w:rsid w:val="005F1A95"/>
    <w:rsid w:val="005F1AC8"/>
    <w:rsid w:val="005F2299"/>
    <w:rsid w:val="005F2396"/>
    <w:rsid w:val="005F2AC2"/>
    <w:rsid w:val="005F2BCF"/>
    <w:rsid w:val="005F311A"/>
    <w:rsid w:val="005F319B"/>
    <w:rsid w:val="005F35A7"/>
    <w:rsid w:val="005F375D"/>
    <w:rsid w:val="005F3824"/>
    <w:rsid w:val="005F38B5"/>
    <w:rsid w:val="005F4046"/>
    <w:rsid w:val="005F4512"/>
    <w:rsid w:val="005F47CE"/>
    <w:rsid w:val="005F4B1E"/>
    <w:rsid w:val="005F4F3A"/>
    <w:rsid w:val="005F540E"/>
    <w:rsid w:val="005F58E8"/>
    <w:rsid w:val="005F60C2"/>
    <w:rsid w:val="005F6DF5"/>
    <w:rsid w:val="005F6E80"/>
    <w:rsid w:val="005F70CC"/>
    <w:rsid w:val="005F7527"/>
    <w:rsid w:val="005F761B"/>
    <w:rsid w:val="005F78FE"/>
    <w:rsid w:val="005F7CEE"/>
    <w:rsid w:val="005F7E3C"/>
    <w:rsid w:val="005F7FB3"/>
    <w:rsid w:val="006001CB"/>
    <w:rsid w:val="006006F5"/>
    <w:rsid w:val="0060080A"/>
    <w:rsid w:val="00600CC7"/>
    <w:rsid w:val="00600D9E"/>
    <w:rsid w:val="00600FFF"/>
    <w:rsid w:val="006013AF"/>
    <w:rsid w:val="00601437"/>
    <w:rsid w:val="006015A6"/>
    <w:rsid w:val="00601749"/>
    <w:rsid w:val="006017F7"/>
    <w:rsid w:val="00601883"/>
    <w:rsid w:val="00601898"/>
    <w:rsid w:val="00601D02"/>
    <w:rsid w:val="0060245C"/>
    <w:rsid w:val="00602707"/>
    <w:rsid w:val="00602D8D"/>
    <w:rsid w:val="00603359"/>
    <w:rsid w:val="0060357C"/>
    <w:rsid w:val="006036AA"/>
    <w:rsid w:val="00603754"/>
    <w:rsid w:val="00603E5D"/>
    <w:rsid w:val="00604778"/>
    <w:rsid w:val="00604AEA"/>
    <w:rsid w:val="0060548E"/>
    <w:rsid w:val="00605533"/>
    <w:rsid w:val="00605739"/>
    <w:rsid w:val="00605A80"/>
    <w:rsid w:val="00605CEE"/>
    <w:rsid w:val="00605D17"/>
    <w:rsid w:val="00605E79"/>
    <w:rsid w:val="00605E86"/>
    <w:rsid w:val="0060654C"/>
    <w:rsid w:val="00606883"/>
    <w:rsid w:val="00606B99"/>
    <w:rsid w:val="0060718E"/>
    <w:rsid w:val="00607201"/>
    <w:rsid w:val="0060731A"/>
    <w:rsid w:val="006073B0"/>
    <w:rsid w:val="006078A2"/>
    <w:rsid w:val="00607ACD"/>
    <w:rsid w:val="0061015F"/>
    <w:rsid w:val="00610849"/>
    <w:rsid w:val="00610E45"/>
    <w:rsid w:val="00610F58"/>
    <w:rsid w:val="0061128C"/>
    <w:rsid w:val="006112F6"/>
    <w:rsid w:val="00611338"/>
    <w:rsid w:val="00611701"/>
    <w:rsid w:val="00611D4F"/>
    <w:rsid w:val="00611D70"/>
    <w:rsid w:val="00611FE8"/>
    <w:rsid w:val="006121D8"/>
    <w:rsid w:val="006123B6"/>
    <w:rsid w:val="006124C6"/>
    <w:rsid w:val="00612811"/>
    <w:rsid w:val="0061287D"/>
    <w:rsid w:val="00612DC1"/>
    <w:rsid w:val="00612E84"/>
    <w:rsid w:val="006130EE"/>
    <w:rsid w:val="0061324D"/>
    <w:rsid w:val="00613727"/>
    <w:rsid w:val="0061388C"/>
    <w:rsid w:val="00613CDA"/>
    <w:rsid w:val="006140B3"/>
    <w:rsid w:val="0061423C"/>
    <w:rsid w:val="00614270"/>
    <w:rsid w:val="0061441A"/>
    <w:rsid w:val="006145E2"/>
    <w:rsid w:val="00614C08"/>
    <w:rsid w:val="00614D35"/>
    <w:rsid w:val="00614F12"/>
    <w:rsid w:val="00615031"/>
    <w:rsid w:val="0061508E"/>
    <w:rsid w:val="006151D0"/>
    <w:rsid w:val="006153E4"/>
    <w:rsid w:val="0061638F"/>
    <w:rsid w:val="006166BD"/>
    <w:rsid w:val="006166C2"/>
    <w:rsid w:val="00616A07"/>
    <w:rsid w:val="00616B04"/>
    <w:rsid w:val="00616BCC"/>
    <w:rsid w:val="00616BF3"/>
    <w:rsid w:val="00616D07"/>
    <w:rsid w:val="00616D8C"/>
    <w:rsid w:val="00617035"/>
    <w:rsid w:val="00617179"/>
    <w:rsid w:val="0061761C"/>
    <w:rsid w:val="006177D3"/>
    <w:rsid w:val="00617A6D"/>
    <w:rsid w:val="00617DB1"/>
    <w:rsid w:val="00617FA7"/>
    <w:rsid w:val="00620758"/>
    <w:rsid w:val="00620A98"/>
    <w:rsid w:val="00621266"/>
    <w:rsid w:val="0062131C"/>
    <w:rsid w:val="006213E1"/>
    <w:rsid w:val="00621D8C"/>
    <w:rsid w:val="006226D7"/>
    <w:rsid w:val="00622901"/>
    <w:rsid w:val="006232BB"/>
    <w:rsid w:val="00623B3D"/>
    <w:rsid w:val="006241D2"/>
    <w:rsid w:val="006241D6"/>
    <w:rsid w:val="00624447"/>
    <w:rsid w:val="00624BB0"/>
    <w:rsid w:val="00625138"/>
    <w:rsid w:val="00625307"/>
    <w:rsid w:val="006253B7"/>
    <w:rsid w:val="00625570"/>
    <w:rsid w:val="0062560C"/>
    <w:rsid w:val="00625717"/>
    <w:rsid w:val="00625E6C"/>
    <w:rsid w:val="00625F27"/>
    <w:rsid w:val="00626048"/>
    <w:rsid w:val="006260CA"/>
    <w:rsid w:val="006261F5"/>
    <w:rsid w:val="00626298"/>
    <w:rsid w:val="00626928"/>
    <w:rsid w:val="00626A89"/>
    <w:rsid w:val="00626B1E"/>
    <w:rsid w:val="00626EDD"/>
    <w:rsid w:val="006271B3"/>
    <w:rsid w:val="00627651"/>
    <w:rsid w:val="006276F6"/>
    <w:rsid w:val="006277E9"/>
    <w:rsid w:val="00627847"/>
    <w:rsid w:val="00627A36"/>
    <w:rsid w:val="00627AF1"/>
    <w:rsid w:val="00627CB6"/>
    <w:rsid w:val="006300B5"/>
    <w:rsid w:val="006302EE"/>
    <w:rsid w:val="00630F9C"/>
    <w:rsid w:val="00630FD2"/>
    <w:rsid w:val="00631324"/>
    <w:rsid w:val="0063142F"/>
    <w:rsid w:val="006316AA"/>
    <w:rsid w:val="00631B32"/>
    <w:rsid w:val="00631C3C"/>
    <w:rsid w:val="00631D33"/>
    <w:rsid w:val="00631E0C"/>
    <w:rsid w:val="00631EA9"/>
    <w:rsid w:val="00632172"/>
    <w:rsid w:val="00632AAB"/>
    <w:rsid w:val="00632C36"/>
    <w:rsid w:val="00632D55"/>
    <w:rsid w:val="00633320"/>
    <w:rsid w:val="00633CFC"/>
    <w:rsid w:val="00633D29"/>
    <w:rsid w:val="00633DFA"/>
    <w:rsid w:val="006343CF"/>
    <w:rsid w:val="00634A27"/>
    <w:rsid w:val="00634A55"/>
    <w:rsid w:val="00634CB3"/>
    <w:rsid w:val="00635425"/>
    <w:rsid w:val="006354F4"/>
    <w:rsid w:val="0063589C"/>
    <w:rsid w:val="00635D57"/>
    <w:rsid w:val="00635D58"/>
    <w:rsid w:val="00635EA7"/>
    <w:rsid w:val="0063646F"/>
    <w:rsid w:val="00636783"/>
    <w:rsid w:val="006367C8"/>
    <w:rsid w:val="00636F2B"/>
    <w:rsid w:val="00636FFB"/>
    <w:rsid w:val="006371EF"/>
    <w:rsid w:val="006372FA"/>
    <w:rsid w:val="00637614"/>
    <w:rsid w:val="00637779"/>
    <w:rsid w:val="006407B8"/>
    <w:rsid w:val="00640A9D"/>
    <w:rsid w:val="006410AA"/>
    <w:rsid w:val="0064114D"/>
    <w:rsid w:val="00641212"/>
    <w:rsid w:val="00641221"/>
    <w:rsid w:val="0064128E"/>
    <w:rsid w:val="006416FA"/>
    <w:rsid w:val="00641AE3"/>
    <w:rsid w:val="00641D73"/>
    <w:rsid w:val="00641DB0"/>
    <w:rsid w:val="00641ECF"/>
    <w:rsid w:val="006424D0"/>
    <w:rsid w:val="00642728"/>
    <w:rsid w:val="0064284F"/>
    <w:rsid w:val="00642D5E"/>
    <w:rsid w:val="00642FDE"/>
    <w:rsid w:val="00642FF7"/>
    <w:rsid w:val="0064378E"/>
    <w:rsid w:val="00643857"/>
    <w:rsid w:val="006438DE"/>
    <w:rsid w:val="006439C8"/>
    <w:rsid w:val="00643B03"/>
    <w:rsid w:val="00643E97"/>
    <w:rsid w:val="00644050"/>
    <w:rsid w:val="0064415F"/>
    <w:rsid w:val="00644A19"/>
    <w:rsid w:val="00644A20"/>
    <w:rsid w:val="00645067"/>
    <w:rsid w:val="00645353"/>
    <w:rsid w:val="006453EC"/>
    <w:rsid w:val="00645C2A"/>
    <w:rsid w:val="00645E5C"/>
    <w:rsid w:val="0064624F"/>
    <w:rsid w:val="006464D9"/>
    <w:rsid w:val="0064651A"/>
    <w:rsid w:val="00646D41"/>
    <w:rsid w:val="00646DA5"/>
    <w:rsid w:val="00647243"/>
    <w:rsid w:val="0064742B"/>
    <w:rsid w:val="00647455"/>
    <w:rsid w:val="00647573"/>
    <w:rsid w:val="00647A3D"/>
    <w:rsid w:val="00647DE5"/>
    <w:rsid w:val="00650061"/>
    <w:rsid w:val="00650160"/>
    <w:rsid w:val="00650438"/>
    <w:rsid w:val="00650523"/>
    <w:rsid w:val="006505B7"/>
    <w:rsid w:val="00650857"/>
    <w:rsid w:val="00650991"/>
    <w:rsid w:val="00650D2B"/>
    <w:rsid w:val="006510BE"/>
    <w:rsid w:val="0065123E"/>
    <w:rsid w:val="006513ED"/>
    <w:rsid w:val="00651780"/>
    <w:rsid w:val="00651B6C"/>
    <w:rsid w:val="00652094"/>
    <w:rsid w:val="0065260C"/>
    <w:rsid w:val="006526DD"/>
    <w:rsid w:val="00652BA5"/>
    <w:rsid w:val="00653085"/>
    <w:rsid w:val="006537E3"/>
    <w:rsid w:val="00653901"/>
    <w:rsid w:val="00653A9E"/>
    <w:rsid w:val="00653B7C"/>
    <w:rsid w:val="00653DC2"/>
    <w:rsid w:val="00653EBE"/>
    <w:rsid w:val="00653F52"/>
    <w:rsid w:val="00653FF8"/>
    <w:rsid w:val="006540A6"/>
    <w:rsid w:val="006542A1"/>
    <w:rsid w:val="006544F8"/>
    <w:rsid w:val="00654866"/>
    <w:rsid w:val="00654983"/>
    <w:rsid w:val="00654F33"/>
    <w:rsid w:val="00654FDB"/>
    <w:rsid w:val="0065512E"/>
    <w:rsid w:val="0065520E"/>
    <w:rsid w:val="006553A4"/>
    <w:rsid w:val="00655466"/>
    <w:rsid w:val="00655863"/>
    <w:rsid w:val="00655CA1"/>
    <w:rsid w:val="00655D99"/>
    <w:rsid w:val="00655FCB"/>
    <w:rsid w:val="0065608C"/>
    <w:rsid w:val="006560B3"/>
    <w:rsid w:val="006560B4"/>
    <w:rsid w:val="006561D6"/>
    <w:rsid w:val="006564E8"/>
    <w:rsid w:val="0065667E"/>
    <w:rsid w:val="006566C0"/>
    <w:rsid w:val="00656796"/>
    <w:rsid w:val="00656E67"/>
    <w:rsid w:val="00656F55"/>
    <w:rsid w:val="00657590"/>
    <w:rsid w:val="0065776F"/>
    <w:rsid w:val="00657B44"/>
    <w:rsid w:val="00657F04"/>
    <w:rsid w:val="0066063C"/>
    <w:rsid w:val="006606B7"/>
    <w:rsid w:val="0066094A"/>
    <w:rsid w:val="006609D5"/>
    <w:rsid w:val="00660A7B"/>
    <w:rsid w:val="00660C07"/>
    <w:rsid w:val="00661961"/>
    <w:rsid w:val="00661B72"/>
    <w:rsid w:val="00661E04"/>
    <w:rsid w:val="00662114"/>
    <w:rsid w:val="0066234F"/>
    <w:rsid w:val="006624E9"/>
    <w:rsid w:val="006638FC"/>
    <w:rsid w:val="0066402B"/>
    <w:rsid w:val="0066463F"/>
    <w:rsid w:val="006646FE"/>
    <w:rsid w:val="00664AFF"/>
    <w:rsid w:val="00664B1C"/>
    <w:rsid w:val="00664C2B"/>
    <w:rsid w:val="00664E5C"/>
    <w:rsid w:val="00664EF4"/>
    <w:rsid w:val="00665318"/>
    <w:rsid w:val="00665973"/>
    <w:rsid w:val="006659DE"/>
    <w:rsid w:val="00666080"/>
    <w:rsid w:val="006664B0"/>
    <w:rsid w:val="00666A99"/>
    <w:rsid w:val="006671A5"/>
    <w:rsid w:val="0066756D"/>
    <w:rsid w:val="006677E4"/>
    <w:rsid w:val="006706D0"/>
    <w:rsid w:val="00670D1D"/>
    <w:rsid w:val="00670FA9"/>
    <w:rsid w:val="00670FD4"/>
    <w:rsid w:val="00671B28"/>
    <w:rsid w:val="00671CCC"/>
    <w:rsid w:val="0067214D"/>
    <w:rsid w:val="006723DE"/>
    <w:rsid w:val="0067243C"/>
    <w:rsid w:val="0067267F"/>
    <w:rsid w:val="0067282C"/>
    <w:rsid w:val="00672E52"/>
    <w:rsid w:val="00672FE2"/>
    <w:rsid w:val="006731FC"/>
    <w:rsid w:val="006735A1"/>
    <w:rsid w:val="00673641"/>
    <w:rsid w:val="00673A27"/>
    <w:rsid w:val="00673DC0"/>
    <w:rsid w:val="00673EFC"/>
    <w:rsid w:val="0067455C"/>
    <w:rsid w:val="0067477E"/>
    <w:rsid w:val="00674BD5"/>
    <w:rsid w:val="00674D54"/>
    <w:rsid w:val="00674DFB"/>
    <w:rsid w:val="00674E96"/>
    <w:rsid w:val="00675450"/>
    <w:rsid w:val="006758B7"/>
    <w:rsid w:val="00675B35"/>
    <w:rsid w:val="00675CAD"/>
    <w:rsid w:val="00675CF8"/>
    <w:rsid w:val="006762CD"/>
    <w:rsid w:val="00676322"/>
    <w:rsid w:val="0067636C"/>
    <w:rsid w:val="006766C0"/>
    <w:rsid w:val="00676939"/>
    <w:rsid w:val="00676A83"/>
    <w:rsid w:val="00676C35"/>
    <w:rsid w:val="00676CC0"/>
    <w:rsid w:val="00676E57"/>
    <w:rsid w:val="00676EC7"/>
    <w:rsid w:val="00677352"/>
    <w:rsid w:val="0067739A"/>
    <w:rsid w:val="006777DE"/>
    <w:rsid w:val="00677861"/>
    <w:rsid w:val="00677972"/>
    <w:rsid w:val="00677C66"/>
    <w:rsid w:val="00677CE7"/>
    <w:rsid w:val="00677D70"/>
    <w:rsid w:val="00680158"/>
    <w:rsid w:val="00680320"/>
    <w:rsid w:val="00680355"/>
    <w:rsid w:val="00680425"/>
    <w:rsid w:val="006806CB"/>
    <w:rsid w:val="006807D7"/>
    <w:rsid w:val="00680C5C"/>
    <w:rsid w:val="00681092"/>
    <w:rsid w:val="00681207"/>
    <w:rsid w:val="00681279"/>
    <w:rsid w:val="00681857"/>
    <w:rsid w:val="00681892"/>
    <w:rsid w:val="00681A5D"/>
    <w:rsid w:val="006820F9"/>
    <w:rsid w:val="00682638"/>
    <w:rsid w:val="006829E6"/>
    <w:rsid w:val="00682C97"/>
    <w:rsid w:val="00682E5E"/>
    <w:rsid w:val="00683381"/>
    <w:rsid w:val="006834AB"/>
    <w:rsid w:val="006838AE"/>
    <w:rsid w:val="006838D2"/>
    <w:rsid w:val="00683A6A"/>
    <w:rsid w:val="00683CA0"/>
    <w:rsid w:val="006842AB"/>
    <w:rsid w:val="006848D8"/>
    <w:rsid w:val="0068501D"/>
    <w:rsid w:val="006850D2"/>
    <w:rsid w:val="00685257"/>
    <w:rsid w:val="00685C6A"/>
    <w:rsid w:val="0068637B"/>
    <w:rsid w:val="006864CE"/>
    <w:rsid w:val="0068663C"/>
    <w:rsid w:val="0068666B"/>
    <w:rsid w:val="00686812"/>
    <w:rsid w:val="00686836"/>
    <w:rsid w:val="00686B6D"/>
    <w:rsid w:val="00686F9A"/>
    <w:rsid w:val="006875DE"/>
    <w:rsid w:val="00687703"/>
    <w:rsid w:val="00687765"/>
    <w:rsid w:val="00687B8B"/>
    <w:rsid w:val="00687BD2"/>
    <w:rsid w:val="00687EAE"/>
    <w:rsid w:val="00687F88"/>
    <w:rsid w:val="006906C8"/>
    <w:rsid w:val="00690744"/>
    <w:rsid w:val="006908D4"/>
    <w:rsid w:val="00690A08"/>
    <w:rsid w:val="00690C50"/>
    <w:rsid w:val="00690E7F"/>
    <w:rsid w:val="0069120B"/>
    <w:rsid w:val="00691318"/>
    <w:rsid w:val="0069135A"/>
    <w:rsid w:val="00691528"/>
    <w:rsid w:val="00691B13"/>
    <w:rsid w:val="00691B73"/>
    <w:rsid w:val="0069218A"/>
    <w:rsid w:val="00692A07"/>
    <w:rsid w:val="00692CF4"/>
    <w:rsid w:val="006935EB"/>
    <w:rsid w:val="00693743"/>
    <w:rsid w:val="006940B9"/>
    <w:rsid w:val="006941FD"/>
    <w:rsid w:val="006946B0"/>
    <w:rsid w:val="00694ACD"/>
    <w:rsid w:val="006951D4"/>
    <w:rsid w:val="00695D48"/>
    <w:rsid w:val="00696048"/>
    <w:rsid w:val="00696359"/>
    <w:rsid w:val="00696494"/>
    <w:rsid w:val="0069695E"/>
    <w:rsid w:val="006970B5"/>
    <w:rsid w:val="00697255"/>
    <w:rsid w:val="00697268"/>
    <w:rsid w:val="0069763E"/>
    <w:rsid w:val="0069783A"/>
    <w:rsid w:val="00697B94"/>
    <w:rsid w:val="00697BB2"/>
    <w:rsid w:val="00697D44"/>
    <w:rsid w:val="00697EEF"/>
    <w:rsid w:val="006A00DB"/>
    <w:rsid w:val="006A0103"/>
    <w:rsid w:val="006A0361"/>
    <w:rsid w:val="006A0658"/>
    <w:rsid w:val="006A0AA0"/>
    <w:rsid w:val="006A0B6D"/>
    <w:rsid w:val="006A0BC3"/>
    <w:rsid w:val="006A0E08"/>
    <w:rsid w:val="006A0F67"/>
    <w:rsid w:val="006A10DB"/>
    <w:rsid w:val="006A152F"/>
    <w:rsid w:val="006A1749"/>
    <w:rsid w:val="006A216E"/>
    <w:rsid w:val="006A2423"/>
    <w:rsid w:val="006A2ABB"/>
    <w:rsid w:val="006A2BD9"/>
    <w:rsid w:val="006A3270"/>
    <w:rsid w:val="006A32E0"/>
    <w:rsid w:val="006A35F7"/>
    <w:rsid w:val="006A3B39"/>
    <w:rsid w:val="006A4044"/>
    <w:rsid w:val="006A40BC"/>
    <w:rsid w:val="006A40C2"/>
    <w:rsid w:val="006A4842"/>
    <w:rsid w:val="006A491E"/>
    <w:rsid w:val="006A4AEF"/>
    <w:rsid w:val="006A4DDB"/>
    <w:rsid w:val="006A528F"/>
    <w:rsid w:val="006A56C9"/>
    <w:rsid w:val="006A5974"/>
    <w:rsid w:val="006A5ECA"/>
    <w:rsid w:val="006A6B1E"/>
    <w:rsid w:val="006A6D4D"/>
    <w:rsid w:val="006A6DE9"/>
    <w:rsid w:val="006A6E0D"/>
    <w:rsid w:val="006A740D"/>
    <w:rsid w:val="006A74EE"/>
    <w:rsid w:val="006A790D"/>
    <w:rsid w:val="006B00C4"/>
    <w:rsid w:val="006B03A2"/>
    <w:rsid w:val="006B042F"/>
    <w:rsid w:val="006B0522"/>
    <w:rsid w:val="006B0A9F"/>
    <w:rsid w:val="006B0F16"/>
    <w:rsid w:val="006B0F52"/>
    <w:rsid w:val="006B11E6"/>
    <w:rsid w:val="006B1608"/>
    <w:rsid w:val="006B1D3E"/>
    <w:rsid w:val="006B1E1B"/>
    <w:rsid w:val="006B22BB"/>
    <w:rsid w:val="006B23D1"/>
    <w:rsid w:val="006B28E0"/>
    <w:rsid w:val="006B296A"/>
    <w:rsid w:val="006B2FCF"/>
    <w:rsid w:val="006B36C9"/>
    <w:rsid w:val="006B37C2"/>
    <w:rsid w:val="006B391E"/>
    <w:rsid w:val="006B3EF9"/>
    <w:rsid w:val="006B44CE"/>
    <w:rsid w:val="006B4702"/>
    <w:rsid w:val="006B4D38"/>
    <w:rsid w:val="006B508C"/>
    <w:rsid w:val="006B557C"/>
    <w:rsid w:val="006B5E73"/>
    <w:rsid w:val="006B615D"/>
    <w:rsid w:val="006B6664"/>
    <w:rsid w:val="006B76EA"/>
    <w:rsid w:val="006B7DA2"/>
    <w:rsid w:val="006C0C4C"/>
    <w:rsid w:val="006C10BB"/>
    <w:rsid w:val="006C130F"/>
    <w:rsid w:val="006C138F"/>
    <w:rsid w:val="006C1495"/>
    <w:rsid w:val="006C14AE"/>
    <w:rsid w:val="006C1C30"/>
    <w:rsid w:val="006C2455"/>
    <w:rsid w:val="006C251D"/>
    <w:rsid w:val="006C2778"/>
    <w:rsid w:val="006C2796"/>
    <w:rsid w:val="006C2F56"/>
    <w:rsid w:val="006C308A"/>
    <w:rsid w:val="006C3654"/>
    <w:rsid w:val="006C384A"/>
    <w:rsid w:val="006C3D2A"/>
    <w:rsid w:val="006C3E2C"/>
    <w:rsid w:val="006C3F8C"/>
    <w:rsid w:val="006C4001"/>
    <w:rsid w:val="006C424D"/>
    <w:rsid w:val="006C4471"/>
    <w:rsid w:val="006C46B2"/>
    <w:rsid w:val="006C4816"/>
    <w:rsid w:val="006C4ABB"/>
    <w:rsid w:val="006C4B9F"/>
    <w:rsid w:val="006C4CF2"/>
    <w:rsid w:val="006C54D2"/>
    <w:rsid w:val="006C56FF"/>
    <w:rsid w:val="006C58C7"/>
    <w:rsid w:val="006C6709"/>
    <w:rsid w:val="006C688D"/>
    <w:rsid w:val="006C68E5"/>
    <w:rsid w:val="006C6D1D"/>
    <w:rsid w:val="006C72F9"/>
    <w:rsid w:val="006C7471"/>
    <w:rsid w:val="006C749C"/>
    <w:rsid w:val="006C76FB"/>
    <w:rsid w:val="006D030F"/>
    <w:rsid w:val="006D05E6"/>
    <w:rsid w:val="006D0C2C"/>
    <w:rsid w:val="006D16E6"/>
    <w:rsid w:val="006D1D12"/>
    <w:rsid w:val="006D1D52"/>
    <w:rsid w:val="006D200E"/>
    <w:rsid w:val="006D2397"/>
    <w:rsid w:val="006D27A4"/>
    <w:rsid w:val="006D2C64"/>
    <w:rsid w:val="006D2CFF"/>
    <w:rsid w:val="006D33BC"/>
    <w:rsid w:val="006D4070"/>
    <w:rsid w:val="006D4703"/>
    <w:rsid w:val="006D473A"/>
    <w:rsid w:val="006D49CE"/>
    <w:rsid w:val="006D5055"/>
    <w:rsid w:val="006D508A"/>
    <w:rsid w:val="006D5628"/>
    <w:rsid w:val="006D5A69"/>
    <w:rsid w:val="006D5B6C"/>
    <w:rsid w:val="006D62DF"/>
    <w:rsid w:val="006D63BD"/>
    <w:rsid w:val="006D6C01"/>
    <w:rsid w:val="006D72E3"/>
    <w:rsid w:val="006D781E"/>
    <w:rsid w:val="006D7D81"/>
    <w:rsid w:val="006E04F2"/>
    <w:rsid w:val="006E0E31"/>
    <w:rsid w:val="006E0F66"/>
    <w:rsid w:val="006E1C15"/>
    <w:rsid w:val="006E219A"/>
    <w:rsid w:val="006E2258"/>
    <w:rsid w:val="006E2363"/>
    <w:rsid w:val="006E246B"/>
    <w:rsid w:val="006E2596"/>
    <w:rsid w:val="006E27B8"/>
    <w:rsid w:val="006E28F7"/>
    <w:rsid w:val="006E2E0A"/>
    <w:rsid w:val="006E31F0"/>
    <w:rsid w:val="006E33D6"/>
    <w:rsid w:val="006E345D"/>
    <w:rsid w:val="006E41C5"/>
    <w:rsid w:val="006E42B6"/>
    <w:rsid w:val="006E4CB0"/>
    <w:rsid w:val="006E4DD2"/>
    <w:rsid w:val="006E4F4D"/>
    <w:rsid w:val="006E4FEA"/>
    <w:rsid w:val="006E5B46"/>
    <w:rsid w:val="006E5F7A"/>
    <w:rsid w:val="006E61CC"/>
    <w:rsid w:val="006E64DB"/>
    <w:rsid w:val="006E6779"/>
    <w:rsid w:val="006E7DAC"/>
    <w:rsid w:val="006F007A"/>
    <w:rsid w:val="006F03ED"/>
    <w:rsid w:val="006F0609"/>
    <w:rsid w:val="006F0650"/>
    <w:rsid w:val="006F08B2"/>
    <w:rsid w:val="006F0961"/>
    <w:rsid w:val="006F0ED8"/>
    <w:rsid w:val="006F0F47"/>
    <w:rsid w:val="006F1E21"/>
    <w:rsid w:val="006F1F4E"/>
    <w:rsid w:val="006F21CB"/>
    <w:rsid w:val="006F2636"/>
    <w:rsid w:val="006F26BA"/>
    <w:rsid w:val="006F2B26"/>
    <w:rsid w:val="006F2B95"/>
    <w:rsid w:val="006F2E23"/>
    <w:rsid w:val="006F3076"/>
    <w:rsid w:val="006F3284"/>
    <w:rsid w:val="006F336F"/>
    <w:rsid w:val="006F3A2E"/>
    <w:rsid w:val="006F3AD2"/>
    <w:rsid w:val="006F3DC2"/>
    <w:rsid w:val="006F4210"/>
    <w:rsid w:val="006F4477"/>
    <w:rsid w:val="006F4510"/>
    <w:rsid w:val="006F50BA"/>
    <w:rsid w:val="006F5B12"/>
    <w:rsid w:val="006F5B63"/>
    <w:rsid w:val="006F5F68"/>
    <w:rsid w:val="006F5FFD"/>
    <w:rsid w:val="006F604A"/>
    <w:rsid w:val="006F6249"/>
    <w:rsid w:val="006F6321"/>
    <w:rsid w:val="006F6852"/>
    <w:rsid w:val="006F6B65"/>
    <w:rsid w:val="006F7512"/>
    <w:rsid w:val="006F7D93"/>
    <w:rsid w:val="00700198"/>
    <w:rsid w:val="007006D6"/>
    <w:rsid w:val="007008A5"/>
    <w:rsid w:val="00700ADF"/>
    <w:rsid w:val="00700C29"/>
    <w:rsid w:val="00700E8C"/>
    <w:rsid w:val="007012BD"/>
    <w:rsid w:val="007016DE"/>
    <w:rsid w:val="0070178B"/>
    <w:rsid w:val="00701C73"/>
    <w:rsid w:val="007020D1"/>
    <w:rsid w:val="00702129"/>
    <w:rsid w:val="00702797"/>
    <w:rsid w:val="00702A94"/>
    <w:rsid w:val="00702E6C"/>
    <w:rsid w:val="00703035"/>
    <w:rsid w:val="0070376C"/>
    <w:rsid w:val="0070382C"/>
    <w:rsid w:val="00703837"/>
    <w:rsid w:val="0070422E"/>
    <w:rsid w:val="0070470A"/>
    <w:rsid w:val="007047AD"/>
    <w:rsid w:val="0070488F"/>
    <w:rsid w:val="00704922"/>
    <w:rsid w:val="00704C15"/>
    <w:rsid w:val="00704CED"/>
    <w:rsid w:val="0070546E"/>
    <w:rsid w:val="007059C9"/>
    <w:rsid w:val="007059D0"/>
    <w:rsid w:val="00705BE2"/>
    <w:rsid w:val="00705CCA"/>
    <w:rsid w:val="007061E0"/>
    <w:rsid w:val="0070680F"/>
    <w:rsid w:val="00706DE9"/>
    <w:rsid w:val="0070710A"/>
    <w:rsid w:val="007075F6"/>
    <w:rsid w:val="00707F90"/>
    <w:rsid w:val="007102F3"/>
    <w:rsid w:val="0071034F"/>
    <w:rsid w:val="00710690"/>
    <w:rsid w:val="00710D45"/>
    <w:rsid w:val="00710E71"/>
    <w:rsid w:val="00711098"/>
    <w:rsid w:val="00711671"/>
    <w:rsid w:val="007118F9"/>
    <w:rsid w:val="00711999"/>
    <w:rsid w:val="00711E47"/>
    <w:rsid w:val="00712291"/>
    <w:rsid w:val="007122EE"/>
    <w:rsid w:val="00712343"/>
    <w:rsid w:val="007123CE"/>
    <w:rsid w:val="0071273D"/>
    <w:rsid w:val="007127A9"/>
    <w:rsid w:val="00712897"/>
    <w:rsid w:val="007128A1"/>
    <w:rsid w:val="00712AF6"/>
    <w:rsid w:val="00712BF2"/>
    <w:rsid w:val="00712CEF"/>
    <w:rsid w:val="00713275"/>
    <w:rsid w:val="007132A8"/>
    <w:rsid w:val="007133EF"/>
    <w:rsid w:val="00713651"/>
    <w:rsid w:val="007137D6"/>
    <w:rsid w:val="00713B35"/>
    <w:rsid w:val="00713D6B"/>
    <w:rsid w:val="00713D81"/>
    <w:rsid w:val="00713FBD"/>
    <w:rsid w:val="007140FF"/>
    <w:rsid w:val="0071415F"/>
    <w:rsid w:val="00714702"/>
    <w:rsid w:val="00714858"/>
    <w:rsid w:val="00715263"/>
    <w:rsid w:val="00715806"/>
    <w:rsid w:val="007159DF"/>
    <w:rsid w:val="00715A43"/>
    <w:rsid w:val="00715FB2"/>
    <w:rsid w:val="0071609C"/>
    <w:rsid w:val="00716412"/>
    <w:rsid w:val="0071668E"/>
    <w:rsid w:val="00716919"/>
    <w:rsid w:val="00716EF1"/>
    <w:rsid w:val="007172F3"/>
    <w:rsid w:val="0071743D"/>
    <w:rsid w:val="007174E0"/>
    <w:rsid w:val="00717841"/>
    <w:rsid w:val="00717B86"/>
    <w:rsid w:val="00717C69"/>
    <w:rsid w:val="00717E09"/>
    <w:rsid w:val="00720111"/>
    <w:rsid w:val="00720AF3"/>
    <w:rsid w:val="00720B71"/>
    <w:rsid w:val="00720D9D"/>
    <w:rsid w:val="00720F21"/>
    <w:rsid w:val="00721728"/>
    <w:rsid w:val="00721909"/>
    <w:rsid w:val="00722C73"/>
    <w:rsid w:val="00722F06"/>
    <w:rsid w:val="007230FB"/>
    <w:rsid w:val="0072344F"/>
    <w:rsid w:val="0072381D"/>
    <w:rsid w:val="00723B4C"/>
    <w:rsid w:val="00723BEE"/>
    <w:rsid w:val="00723F24"/>
    <w:rsid w:val="00723F44"/>
    <w:rsid w:val="00724045"/>
    <w:rsid w:val="007241E2"/>
    <w:rsid w:val="007244AC"/>
    <w:rsid w:val="00724750"/>
    <w:rsid w:val="007248D2"/>
    <w:rsid w:val="007249E7"/>
    <w:rsid w:val="00724C6D"/>
    <w:rsid w:val="00724DE9"/>
    <w:rsid w:val="00725024"/>
    <w:rsid w:val="00725485"/>
    <w:rsid w:val="0072553E"/>
    <w:rsid w:val="00725684"/>
    <w:rsid w:val="0072592B"/>
    <w:rsid w:val="00725A29"/>
    <w:rsid w:val="00725F70"/>
    <w:rsid w:val="007265E9"/>
    <w:rsid w:val="007267CE"/>
    <w:rsid w:val="00727367"/>
    <w:rsid w:val="00727C4A"/>
    <w:rsid w:val="00727CF4"/>
    <w:rsid w:val="00727D61"/>
    <w:rsid w:val="00727D80"/>
    <w:rsid w:val="00727E2A"/>
    <w:rsid w:val="007305BD"/>
    <w:rsid w:val="00731420"/>
    <w:rsid w:val="00731448"/>
    <w:rsid w:val="007322DE"/>
    <w:rsid w:val="0073253F"/>
    <w:rsid w:val="00732FB3"/>
    <w:rsid w:val="00732FC7"/>
    <w:rsid w:val="0073332D"/>
    <w:rsid w:val="00733E23"/>
    <w:rsid w:val="00734BCA"/>
    <w:rsid w:val="00734E51"/>
    <w:rsid w:val="00734F04"/>
    <w:rsid w:val="00734FB7"/>
    <w:rsid w:val="007350A7"/>
    <w:rsid w:val="007350F6"/>
    <w:rsid w:val="0073527D"/>
    <w:rsid w:val="007352D2"/>
    <w:rsid w:val="0073566C"/>
    <w:rsid w:val="00735697"/>
    <w:rsid w:val="00735AFB"/>
    <w:rsid w:val="00735DD3"/>
    <w:rsid w:val="007360DB"/>
    <w:rsid w:val="00736F8C"/>
    <w:rsid w:val="007378E1"/>
    <w:rsid w:val="007400A9"/>
    <w:rsid w:val="0074038D"/>
    <w:rsid w:val="0074079F"/>
    <w:rsid w:val="007407D6"/>
    <w:rsid w:val="00740A7B"/>
    <w:rsid w:val="00740B40"/>
    <w:rsid w:val="00740EA8"/>
    <w:rsid w:val="00740F62"/>
    <w:rsid w:val="007411AD"/>
    <w:rsid w:val="00741251"/>
    <w:rsid w:val="0074151F"/>
    <w:rsid w:val="00741BA5"/>
    <w:rsid w:val="00741C06"/>
    <w:rsid w:val="007421F1"/>
    <w:rsid w:val="00742751"/>
    <w:rsid w:val="00742BA0"/>
    <w:rsid w:val="00742DFE"/>
    <w:rsid w:val="00742FF4"/>
    <w:rsid w:val="0074321D"/>
    <w:rsid w:val="0074361D"/>
    <w:rsid w:val="007437A1"/>
    <w:rsid w:val="007442A6"/>
    <w:rsid w:val="007448AE"/>
    <w:rsid w:val="00744C8F"/>
    <w:rsid w:val="007456E9"/>
    <w:rsid w:val="0074583B"/>
    <w:rsid w:val="007459E5"/>
    <w:rsid w:val="00745A7F"/>
    <w:rsid w:val="00745E4F"/>
    <w:rsid w:val="00745F83"/>
    <w:rsid w:val="00746098"/>
    <w:rsid w:val="007462BD"/>
    <w:rsid w:val="00746375"/>
    <w:rsid w:val="007468A8"/>
    <w:rsid w:val="007469E1"/>
    <w:rsid w:val="00746B04"/>
    <w:rsid w:val="00746C32"/>
    <w:rsid w:val="00746FA6"/>
    <w:rsid w:val="0074701A"/>
    <w:rsid w:val="007471CB"/>
    <w:rsid w:val="00747470"/>
    <w:rsid w:val="00747BF0"/>
    <w:rsid w:val="00747CCE"/>
    <w:rsid w:val="00750641"/>
    <w:rsid w:val="00750AAB"/>
    <w:rsid w:val="00751F19"/>
    <w:rsid w:val="00751F72"/>
    <w:rsid w:val="007532A6"/>
    <w:rsid w:val="00753FE2"/>
    <w:rsid w:val="00754054"/>
    <w:rsid w:val="0075425E"/>
    <w:rsid w:val="007545EC"/>
    <w:rsid w:val="00754650"/>
    <w:rsid w:val="00754BCC"/>
    <w:rsid w:val="00754E0F"/>
    <w:rsid w:val="00754EF2"/>
    <w:rsid w:val="0075501C"/>
    <w:rsid w:val="00755257"/>
    <w:rsid w:val="00755330"/>
    <w:rsid w:val="007557C5"/>
    <w:rsid w:val="007557C6"/>
    <w:rsid w:val="0075586B"/>
    <w:rsid w:val="007558C8"/>
    <w:rsid w:val="00755E79"/>
    <w:rsid w:val="00755F48"/>
    <w:rsid w:val="007560A1"/>
    <w:rsid w:val="00756119"/>
    <w:rsid w:val="00756A44"/>
    <w:rsid w:val="00756BEB"/>
    <w:rsid w:val="00756F11"/>
    <w:rsid w:val="0075773A"/>
    <w:rsid w:val="00757899"/>
    <w:rsid w:val="00757CD2"/>
    <w:rsid w:val="00757F0A"/>
    <w:rsid w:val="007605BF"/>
    <w:rsid w:val="007607D1"/>
    <w:rsid w:val="00760B8F"/>
    <w:rsid w:val="00760C7F"/>
    <w:rsid w:val="00760EA9"/>
    <w:rsid w:val="007616A6"/>
    <w:rsid w:val="007618D2"/>
    <w:rsid w:val="00761DF6"/>
    <w:rsid w:val="00761F40"/>
    <w:rsid w:val="0076250F"/>
    <w:rsid w:val="00762806"/>
    <w:rsid w:val="00762A80"/>
    <w:rsid w:val="00762AEB"/>
    <w:rsid w:val="00762C44"/>
    <w:rsid w:val="0076305A"/>
    <w:rsid w:val="007631AF"/>
    <w:rsid w:val="007635C2"/>
    <w:rsid w:val="00763A0C"/>
    <w:rsid w:val="00763DDA"/>
    <w:rsid w:val="00764107"/>
    <w:rsid w:val="00764398"/>
    <w:rsid w:val="00764AE3"/>
    <w:rsid w:val="00765346"/>
    <w:rsid w:val="007654DE"/>
    <w:rsid w:val="00766159"/>
    <w:rsid w:val="007662C5"/>
    <w:rsid w:val="007663DC"/>
    <w:rsid w:val="00766493"/>
    <w:rsid w:val="00766B4F"/>
    <w:rsid w:val="00766C14"/>
    <w:rsid w:val="0076713A"/>
    <w:rsid w:val="007673E9"/>
    <w:rsid w:val="0076767E"/>
    <w:rsid w:val="00767943"/>
    <w:rsid w:val="00767A29"/>
    <w:rsid w:val="00767ACA"/>
    <w:rsid w:val="00767EA4"/>
    <w:rsid w:val="00767F2D"/>
    <w:rsid w:val="007705D5"/>
    <w:rsid w:val="007706C4"/>
    <w:rsid w:val="00770751"/>
    <w:rsid w:val="00770F0F"/>
    <w:rsid w:val="00771045"/>
    <w:rsid w:val="00771269"/>
    <w:rsid w:val="007714A5"/>
    <w:rsid w:val="007714AC"/>
    <w:rsid w:val="0077175E"/>
    <w:rsid w:val="00771EEB"/>
    <w:rsid w:val="007721B5"/>
    <w:rsid w:val="007721F4"/>
    <w:rsid w:val="007722D8"/>
    <w:rsid w:val="007723A2"/>
    <w:rsid w:val="0077286B"/>
    <w:rsid w:val="00772CB5"/>
    <w:rsid w:val="00773453"/>
    <w:rsid w:val="007738F5"/>
    <w:rsid w:val="00773E2B"/>
    <w:rsid w:val="00774274"/>
    <w:rsid w:val="0077437B"/>
    <w:rsid w:val="007746B9"/>
    <w:rsid w:val="007746C2"/>
    <w:rsid w:val="00774A0B"/>
    <w:rsid w:val="00774D25"/>
    <w:rsid w:val="00774D90"/>
    <w:rsid w:val="00774E7A"/>
    <w:rsid w:val="007753FD"/>
    <w:rsid w:val="00775BA4"/>
    <w:rsid w:val="00775F0B"/>
    <w:rsid w:val="00776613"/>
    <w:rsid w:val="00776714"/>
    <w:rsid w:val="0077698E"/>
    <w:rsid w:val="00776996"/>
    <w:rsid w:val="00776A8B"/>
    <w:rsid w:val="00776ADA"/>
    <w:rsid w:val="00776D64"/>
    <w:rsid w:val="007770B0"/>
    <w:rsid w:val="00777178"/>
    <w:rsid w:val="0077729B"/>
    <w:rsid w:val="00777875"/>
    <w:rsid w:val="007778D9"/>
    <w:rsid w:val="00777C60"/>
    <w:rsid w:val="00777FDD"/>
    <w:rsid w:val="007802F7"/>
    <w:rsid w:val="0078048E"/>
    <w:rsid w:val="0078077F"/>
    <w:rsid w:val="00780B24"/>
    <w:rsid w:val="00780E2D"/>
    <w:rsid w:val="00781276"/>
    <w:rsid w:val="00781360"/>
    <w:rsid w:val="00782768"/>
    <w:rsid w:val="00782781"/>
    <w:rsid w:val="00782867"/>
    <w:rsid w:val="00782AA3"/>
    <w:rsid w:val="00782C9E"/>
    <w:rsid w:val="00783325"/>
    <w:rsid w:val="007838BB"/>
    <w:rsid w:val="007839F3"/>
    <w:rsid w:val="00783B71"/>
    <w:rsid w:val="0078425B"/>
    <w:rsid w:val="007847EC"/>
    <w:rsid w:val="007848AA"/>
    <w:rsid w:val="00784AFC"/>
    <w:rsid w:val="00784B0A"/>
    <w:rsid w:val="00784FCD"/>
    <w:rsid w:val="007853B9"/>
    <w:rsid w:val="00785BD0"/>
    <w:rsid w:val="00786020"/>
    <w:rsid w:val="007866B4"/>
    <w:rsid w:val="00787227"/>
    <w:rsid w:val="0078740D"/>
    <w:rsid w:val="00787558"/>
    <w:rsid w:val="0078773C"/>
    <w:rsid w:val="007877AA"/>
    <w:rsid w:val="00787B42"/>
    <w:rsid w:val="00787E7C"/>
    <w:rsid w:val="00787F98"/>
    <w:rsid w:val="007902E6"/>
    <w:rsid w:val="007902EC"/>
    <w:rsid w:val="00790318"/>
    <w:rsid w:val="007904B3"/>
    <w:rsid w:val="007905C0"/>
    <w:rsid w:val="00790970"/>
    <w:rsid w:val="00790A53"/>
    <w:rsid w:val="00790CA7"/>
    <w:rsid w:val="00791130"/>
    <w:rsid w:val="0079115E"/>
    <w:rsid w:val="007919EE"/>
    <w:rsid w:val="00792287"/>
    <w:rsid w:val="00792825"/>
    <w:rsid w:val="00792CFE"/>
    <w:rsid w:val="00792D33"/>
    <w:rsid w:val="007938A7"/>
    <w:rsid w:val="00793F10"/>
    <w:rsid w:val="0079401B"/>
    <w:rsid w:val="00794087"/>
    <w:rsid w:val="0079519B"/>
    <w:rsid w:val="00795663"/>
    <w:rsid w:val="007958D2"/>
    <w:rsid w:val="00795E8F"/>
    <w:rsid w:val="0079604A"/>
    <w:rsid w:val="007961B1"/>
    <w:rsid w:val="00796407"/>
    <w:rsid w:val="00796A02"/>
    <w:rsid w:val="007976D7"/>
    <w:rsid w:val="00797750"/>
    <w:rsid w:val="007977C2"/>
    <w:rsid w:val="00797897"/>
    <w:rsid w:val="007978C0"/>
    <w:rsid w:val="007A027C"/>
    <w:rsid w:val="007A0299"/>
    <w:rsid w:val="007A0AC5"/>
    <w:rsid w:val="007A0B82"/>
    <w:rsid w:val="007A0FA8"/>
    <w:rsid w:val="007A15BA"/>
    <w:rsid w:val="007A1A97"/>
    <w:rsid w:val="007A1AA0"/>
    <w:rsid w:val="007A1DFE"/>
    <w:rsid w:val="007A2984"/>
    <w:rsid w:val="007A3057"/>
    <w:rsid w:val="007A361E"/>
    <w:rsid w:val="007A3ECA"/>
    <w:rsid w:val="007A405C"/>
    <w:rsid w:val="007A429C"/>
    <w:rsid w:val="007A430C"/>
    <w:rsid w:val="007A4336"/>
    <w:rsid w:val="007A4535"/>
    <w:rsid w:val="007A47B3"/>
    <w:rsid w:val="007A480D"/>
    <w:rsid w:val="007A483B"/>
    <w:rsid w:val="007A49F1"/>
    <w:rsid w:val="007A4CEF"/>
    <w:rsid w:val="007A4E21"/>
    <w:rsid w:val="007A4E37"/>
    <w:rsid w:val="007A520E"/>
    <w:rsid w:val="007A53E6"/>
    <w:rsid w:val="007A55A9"/>
    <w:rsid w:val="007A59BC"/>
    <w:rsid w:val="007A5F7D"/>
    <w:rsid w:val="007A671C"/>
    <w:rsid w:val="007A6A98"/>
    <w:rsid w:val="007A6C0C"/>
    <w:rsid w:val="007A6F51"/>
    <w:rsid w:val="007A7634"/>
    <w:rsid w:val="007A789C"/>
    <w:rsid w:val="007A78DE"/>
    <w:rsid w:val="007A7A18"/>
    <w:rsid w:val="007A7C44"/>
    <w:rsid w:val="007A7D31"/>
    <w:rsid w:val="007A7EA2"/>
    <w:rsid w:val="007B02AB"/>
    <w:rsid w:val="007B0618"/>
    <w:rsid w:val="007B0702"/>
    <w:rsid w:val="007B1AD9"/>
    <w:rsid w:val="007B1FC8"/>
    <w:rsid w:val="007B20C9"/>
    <w:rsid w:val="007B2142"/>
    <w:rsid w:val="007B2498"/>
    <w:rsid w:val="007B24FC"/>
    <w:rsid w:val="007B2D18"/>
    <w:rsid w:val="007B2EF1"/>
    <w:rsid w:val="007B2F1C"/>
    <w:rsid w:val="007B2FAC"/>
    <w:rsid w:val="007B3494"/>
    <w:rsid w:val="007B39C0"/>
    <w:rsid w:val="007B3F3C"/>
    <w:rsid w:val="007B43AD"/>
    <w:rsid w:val="007B489C"/>
    <w:rsid w:val="007B4972"/>
    <w:rsid w:val="007B4AF5"/>
    <w:rsid w:val="007B4F57"/>
    <w:rsid w:val="007B55B8"/>
    <w:rsid w:val="007B59B4"/>
    <w:rsid w:val="007B5F41"/>
    <w:rsid w:val="007B631D"/>
    <w:rsid w:val="007B730C"/>
    <w:rsid w:val="007B7730"/>
    <w:rsid w:val="007B77D0"/>
    <w:rsid w:val="007B7A77"/>
    <w:rsid w:val="007B7DCD"/>
    <w:rsid w:val="007C0186"/>
    <w:rsid w:val="007C0236"/>
    <w:rsid w:val="007C0748"/>
    <w:rsid w:val="007C0A82"/>
    <w:rsid w:val="007C0E7D"/>
    <w:rsid w:val="007C0E8D"/>
    <w:rsid w:val="007C0F70"/>
    <w:rsid w:val="007C1272"/>
    <w:rsid w:val="007C13EB"/>
    <w:rsid w:val="007C145D"/>
    <w:rsid w:val="007C1497"/>
    <w:rsid w:val="007C1608"/>
    <w:rsid w:val="007C1A02"/>
    <w:rsid w:val="007C1BF0"/>
    <w:rsid w:val="007C1F05"/>
    <w:rsid w:val="007C1F16"/>
    <w:rsid w:val="007C2416"/>
    <w:rsid w:val="007C264D"/>
    <w:rsid w:val="007C2D94"/>
    <w:rsid w:val="007C2FD1"/>
    <w:rsid w:val="007C3202"/>
    <w:rsid w:val="007C3692"/>
    <w:rsid w:val="007C37B6"/>
    <w:rsid w:val="007C3D6C"/>
    <w:rsid w:val="007C3E4A"/>
    <w:rsid w:val="007C4334"/>
    <w:rsid w:val="007C469A"/>
    <w:rsid w:val="007C4742"/>
    <w:rsid w:val="007C4E4B"/>
    <w:rsid w:val="007C53DB"/>
    <w:rsid w:val="007C596F"/>
    <w:rsid w:val="007C5FA5"/>
    <w:rsid w:val="007C6087"/>
    <w:rsid w:val="007C6354"/>
    <w:rsid w:val="007C6ABB"/>
    <w:rsid w:val="007C6D00"/>
    <w:rsid w:val="007C6F37"/>
    <w:rsid w:val="007C6FA7"/>
    <w:rsid w:val="007C6FDD"/>
    <w:rsid w:val="007C746A"/>
    <w:rsid w:val="007C748D"/>
    <w:rsid w:val="007C7555"/>
    <w:rsid w:val="007C78F7"/>
    <w:rsid w:val="007D01B1"/>
    <w:rsid w:val="007D01F1"/>
    <w:rsid w:val="007D02C3"/>
    <w:rsid w:val="007D02D0"/>
    <w:rsid w:val="007D03DB"/>
    <w:rsid w:val="007D0892"/>
    <w:rsid w:val="007D14AC"/>
    <w:rsid w:val="007D16DF"/>
    <w:rsid w:val="007D184D"/>
    <w:rsid w:val="007D19AD"/>
    <w:rsid w:val="007D1A1C"/>
    <w:rsid w:val="007D1AA8"/>
    <w:rsid w:val="007D1E50"/>
    <w:rsid w:val="007D20B8"/>
    <w:rsid w:val="007D24A8"/>
    <w:rsid w:val="007D2930"/>
    <w:rsid w:val="007D2D22"/>
    <w:rsid w:val="007D2D65"/>
    <w:rsid w:val="007D2E53"/>
    <w:rsid w:val="007D32D0"/>
    <w:rsid w:val="007D32DE"/>
    <w:rsid w:val="007D3514"/>
    <w:rsid w:val="007D3920"/>
    <w:rsid w:val="007D3D07"/>
    <w:rsid w:val="007D42A1"/>
    <w:rsid w:val="007D42DF"/>
    <w:rsid w:val="007D44EB"/>
    <w:rsid w:val="007D477B"/>
    <w:rsid w:val="007D47C5"/>
    <w:rsid w:val="007D4AB0"/>
    <w:rsid w:val="007D4E86"/>
    <w:rsid w:val="007D4FB0"/>
    <w:rsid w:val="007D4FB6"/>
    <w:rsid w:val="007D54D3"/>
    <w:rsid w:val="007D5507"/>
    <w:rsid w:val="007D57A2"/>
    <w:rsid w:val="007D5A88"/>
    <w:rsid w:val="007D5BD9"/>
    <w:rsid w:val="007D5C5A"/>
    <w:rsid w:val="007D5C68"/>
    <w:rsid w:val="007D5FE1"/>
    <w:rsid w:val="007D68A0"/>
    <w:rsid w:val="007D69F3"/>
    <w:rsid w:val="007D6C8E"/>
    <w:rsid w:val="007D7383"/>
    <w:rsid w:val="007D7482"/>
    <w:rsid w:val="007D7538"/>
    <w:rsid w:val="007D7991"/>
    <w:rsid w:val="007D7B94"/>
    <w:rsid w:val="007D7BEB"/>
    <w:rsid w:val="007E0002"/>
    <w:rsid w:val="007E0031"/>
    <w:rsid w:val="007E05FF"/>
    <w:rsid w:val="007E0C3A"/>
    <w:rsid w:val="007E121F"/>
    <w:rsid w:val="007E1343"/>
    <w:rsid w:val="007E19A9"/>
    <w:rsid w:val="007E207F"/>
    <w:rsid w:val="007E244F"/>
    <w:rsid w:val="007E2AE0"/>
    <w:rsid w:val="007E332C"/>
    <w:rsid w:val="007E3C38"/>
    <w:rsid w:val="007E3EA4"/>
    <w:rsid w:val="007E40E1"/>
    <w:rsid w:val="007E4437"/>
    <w:rsid w:val="007E4950"/>
    <w:rsid w:val="007E495B"/>
    <w:rsid w:val="007E52A6"/>
    <w:rsid w:val="007E568D"/>
    <w:rsid w:val="007E5B3E"/>
    <w:rsid w:val="007E6744"/>
    <w:rsid w:val="007E6783"/>
    <w:rsid w:val="007E6A42"/>
    <w:rsid w:val="007E6D95"/>
    <w:rsid w:val="007E6FC1"/>
    <w:rsid w:val="007E7189"/>
    <w:rsid w:val="007E7250"/>
    <w:rsid w:val="007E766E"/>
    <w:rsid w:val="007E78FF"/>
    <w:rsid w:val="007F03C1"/>
    <w:rsid w:val="007F044E"/>
    <w:rsid w:val="007F058A"/>
    <w:rsid w:val="007F07F7"/>
    <w:rsid w:val="007F086E"/>
    <w:rsid w:val="007F09E8"/>
    <w:rsid w:val="007F0A70"/>
    <w:rsid w:val="007F24D4"/>
    <w:rsid w:val="007F26EC"/>
    <w:rsid w:val="007F281B"/>
    <w:rsid w:val="007F2943"/>
    <w:rsid w:val="007F2B72"/>
    <w:rsid w:val="007F2E30"/>
    <w:rsid w:val="007F2FED"/>
    <w:rsid w:val="007F3130"/>
    <w:rsid w:val="007F3455"/>
    <w:rsid w:val="007F3A14"/>
    <w:rsid w:val="007F3A36"/>
    <w:rsid w:val="007F3D18"/>
    <w:rsid w:val="007F4702"/>
    <w:rsid w:val="007F482A"/>
    <w:rsid w:val="007F490B"/>
    <w:rsid w:val="007F49A8"/>
    <w:rsid w:val="007F4BC6"/>
    <w:rsid w:val="007F4C13"/>
    <w:rsid w:val="007F4DC0"/>
    <w:rsid w:val="007F5BF7"/>
    <w:rsid w:val="007F5E7A"/>
    <w:rsid w:val="007F6399"/>
    <w:rsid w:val="007F684C"/>
    <w:rsid w:val="007F6A0F"/>
    <w:rsid w:val="007F6BAD"/>
    <w:rsid w:val="007F6C66"/>
    <w:rsid w:val="007F7357"/>
    <w:rsid w:val="007F7427"/>
    <w:rsid w:val="007F743E"/>
    <w:rsid w:val="007F7924"/>
    <w:rsid w:val="007F7B2F"/>
    <w:rsid w:val="007F7F0C"/>
    <w:rsid w:val="0080041B"/>
    <w:rsid w:val="00800627"/>
    <w:rsid w:val="00800DD1"/>
    <w:rsid w:val="00801593"/>
    <w:rsid w:val="00801968"/>
    <w:rsid w:val="008019FD"/>
    <w:rsid w:val="00801AB4"/>
    <w:rsid w:val="00801EAE"/>
    <w:rsid w:val="0080224A"/>
    <w:rsid w:val="008024F5"/>
    <w:rsid w:val="00802A88"/>
    <w:rsid w:val="00802B1F"/>
    <w:rsid w:val="008037A5"/>
    <w:rsid w:val="0080417D"/>
    <w:rsid w:val="00805169"/>
    <w:rsid w:val="008053A8"/>
    <w:rsid w:val="008055C3"/>
    <w:rsid w:val="0080568C"/>
    <w:rsid w:val="008056C5"/>
    <w:rsid w:val="008059F7"/>
    <w:rsid w:val="00805AB9"/>
    <w:rsid w:val="0080680E"/>
    <w:rsid w:val="00806C70"/>
    <w:rsid w:val="008076D7"/>
    <w:rsid w:val="00807767"/>
    <w:rsid w:val="0081004C"/>
    <w:rsid w:val="00810752"/>
    <w:rsid w:val="008108A8"/>
    <w:rsid w:val="00810CEC"/>
    <w:rsid w:val="00810FD4"/>
    <w:rsid w:val="00811051"/>
    <w:rsid w:val="008116D2"/>
    <w:rsid w:val="00811E18"/>
    <w:rsid w:val="008124F2"/>
    <w:rsid w:val="0081251F"/>
    <w:rsid w:val="00812593"/>
    <w:rsid w:val="008126B7"/>
    <w:rsid w:val="008129A6"/>
    <w:rsid w:val="008129E5"/>
    <w:rsid w:val="00812CC7"/>
    <w:rsid w:val="00812D4A"/>
    <w:rsid w:val="00812F0A"/>
    <w:rsid w:val="0081313C"/>
    <w:rsid w:val="00813140"/>
    <w:rsid w:val="0081379C"/>
    <w:rsid w:val="008139E7"/>
    <w:rsid w:val="00813BFE"/>
    <w:rsid w:val="00813C83"/>
    <w:rsid w:val="00813DC2"/>
    <w:rsid w:val="00813F2D"/>
    <w:rsid w:val="00813FD7"/>
    <w:rsid w:val="00814493"/>
    <w:rsid w:val="00814B9D"/>
    <w:rsid w:val="00814EFF"/>
    <w:rsid w:val="00814F28"/>
    <w:rsid w:val="00814F82"/>
    <w:rsid w:val="008153B9"/>
    <w:rsid w:val="00815422"/>
    <w:rsid w:val="008154DE"/>
    <w:rsid w:val="0081574C"/>
    <w:rsid w:val="00815AE1"/>
    <w:rsid w:val="00815FED"/>
    <w:rsid w:val="00816675"/>
    <w:rsid w:val="00816ECC"/>
    <w:rsid w:val="00817862"/>
    <w:rsid w:val="008178C7"/>
    <w:rsid w:val="0081793D"/>
    <w:rsid w:val="00817DF1"/>
    <w:rsid w:val="00817E4F"/>
    <w:rsid w:val="008203B1"/>
    <w:rsid w:val="00820402"/>
    <w:rsid w:val="00820776"/>
    <w:rsid w:val="00820808"/>
    <w:rsid w:val="008209DB"/>
    <w:rsid w:val="00821472"/>
    <w:rsid w:val="0082164A"/>
    <w:rsid w:val="00821813"/>
    <w:rsid w:val="0082187C"/>
    <w:rsid w:val="00821B3D"/>
    <w:rsid w:val="00821C75"/>
    <w:rsid w:val="008221BA"/>
    <w:rsid w:val="00822284"/>
    <w:rsid w:val="00822B1C"/>
    <w:rsid w:val="00822CFA"/>
    <w:rsid w:val="0082311F"/>
    <w:rsid w:val="00823CAE"/>
    <w:rsid w:val="00823D8A"/>
    <w:rsid w:val="00824206"/>
    <w:rsid w:val="00824AF1"/>
    <w:rsid w:val="00824F60"/>
    <w:rsid w:val="0082521B"/>
    <w:rsid w:val="00825565"/>
    <w:rsid w:val="0082557F"/>
    <w:rsid w:val="008255E6"/>
    <w:rsid w:val="008258EF"/>
    <w:rsid w:val="0082683A"/>
    <w:rsid w:val="00826852"/>
    <w:rsid w:val="00826A77"/>
    <w:rsid w:val="00826A7B"/>
    <w:rsid w:val="0082723A"/>
    <w:rsid w:val="008273C5"/>
    <w:rsid w:val="00827457"/>
    <w:rsid w:val="008276D6"/>
    <w:rsid w:val="00830220"/>
    <w:rsid w:val="008302B9"/>
    <w:rsid w:val="008304B4"/>
    <w:rsid w:val="00830582"/>
    <w:rsid w:val="0083071C"/>
    <w:rsid w:val="00830D01"/>
    <w:rsid w:val="008311AC"/>
    <w:rsid w:val="00831209"/>
    <w:rsid w:val="00831426"/>
    <w:rsid w:val="0083152D"/>
    <w:rsid w:val="00831EB3"/>
    <w:rsid w:val="008326D1"/>
    <w:rsid w:val="00832B76"/>
    <w:rsid w:val="0083344D"/>
    <w:rsid w:val="00833622"/>
    <w:rsid w:val="00833936"/>
    <w:rsid w:val="00833956"/>
    <w:rsid w:val="00833B55"/>
    <w:rsid w:val="00833C52"/>
    <w:rsid w:val="00833DEF"/>
    <w:rsid w:val="00833F0F"/>
    <w:rsid w:val="0083417E"/>
    <w:rsid w:val="008345E3"/>
    <w:rsid w:val="00834BCC"/>
    <w:rsid w:val="00834F1C"/>
    <w:rsid w:val="008350CC"/>
    <w:rsid w:val="008356B6"/>
    <w:rsid w:val="00835735"/>
    <w:rsid w:val="00835E26"/>
    <w:rsid w:val="00836284"/>
    <w:rsid w:val="008362C4"/>
    <w:rsid w:val="00836315"/>
    <w:rsid w:val="00836393"/>
    <w:rsid w:val="008364E5"/>
    <w:rsid w:val="008365FD"/>
    <w:rsid w:val="008368DB"/>
    <w:rsid w:val="00836A6E"/>
    <w:rsid w:val="00836B39"/>
    <w:rsid w:val="00836CE7"/>
    <w:rsid w:val="00836E05"/>
    <w:rsid w:val="00836E77"/>
    <w:rsid w:val="00837085"/>
    <w:rsid w:val="0083769F"/>
    <w:rsid w:val="008378FA"/>
    <w:rsid w:val="00837C56"/>
    <w:rsid w:val="00837C6C"/>
    <w:rsid w:val="00837EBD"/>
    <w:rsid w:val="00840D43"/>
    <w:rsid w:val="0084100D"/>
    <w:rsid w:val="00841015"/>
    <w:rsid w:val="0084178A"/>
    <w:rsid w:val="008419CC"/>
    <w:rsid w:val="00841D25"/>
    <w:rsid w:val="0084200E"/>
    <w:rsid w:val="00842153"/>
    <w:rsid w:val="00842491"/>
    <w:rsid w:val="0084299C"/>
    <w:rsid w:val="00842BA1"/>
    <w:rsid w:val="0084304A"/>
    <w:rsid w:val="0084345A"/>
    <w:rsid w:val="0084359C"/>
    <w:rsid w:val="008435ED"/>
    <w:rsid w:val="00843944"/>
    <w:rsid w:val="00843AD2"/>
    <w:rsid w:val="00843EE5"/>
    <w:rsid w:val="00844744"/>
    <w:rsid w:val="008448BE"/>
    <w:rsid w:val="00844B96"/>
    <w:rsid w:val="00844F9E"/>
    <w:rsid w:val="00845013"/>
    <w:rsid w:val="00845456"/>
    <w:rsid w:val="0084584C"/>
    <w:rsid w:val="00845CB2"/>
    <w:rsid w:val="00845D33"/>
    <w:rsid w:val="00845F13"/>
    <w:rsid w:val="00846C6D"/>
    <w:rsid w:val="00846CDF"/>
    <w:rsid w:val="00846D5D"/>
    <w:rsid w:val="00846E16"/>
    <w:rsid w:val="00846E74"/>
    <w:rsid w:val="00847010"/>
    <w:rsid w:val="00847588"/>
    <w:rsid w:val="008477CD"/>
    <w:rsid w:val="00847874"/>
    <w:rsid w:val="00847EB4"/>
    <w:rsid w:val="00850144"/>
    <w:rsid w:val="0085016D"/>
    <w:rsid w:val="008502CD"/>
    <w:rsid w:val="008503FD"/>
    <w:rsid w:val="00850704"/>
    <w:rsid w:val="008507AE"/>
    <w:rsid w:val="00850885"/>
    <w:rsid w:val="00850E2E"/>
    <w:rsid w:val="00851410"/>
    <w:rsid w:val="0085173B"/>
    <w:rsid w:val="00851858"/>
    <w:rsid w:val="00851C11"/>
    <w:rsid w:val="00852023"/>
    <w:rsid w:val="00852316"/>
    <w:rsid w:val="008527FD"/>
    <w:rsid w:val="00852985"/>
    <w:rsid w:val="008530B7"/>
    <w:rsid w:val="008530E3"/>
    <w:rsid w:val="00853661"/>
    <w:rsid w:val="00853C01"/>
    <w:rsid w:val="00853CE3"/>
    <w:rsid w:val="00853D78"/>
    <w:rsid w:val="00853DEC"/>
    <w:rsid w:val="00854212"/>
    <w:rsid w:val="00854214"/>
    <w:rsid w:val="00854232"/>
    <w:rsid w:val="00854C1F"/>
    <w:rsid w:val="00855070"/>
    <w:rsid w:val="008552AB"/>
    <w:rsid w:val="00855CBF"/>
    <w:rsid w:val="008565C4"/>
    <w:rsid w:val="0085686B"/>
    <w:rsid w:val="0085686C"/>
    <w:rsid w:val="00856E66"/>
    <w:rsid w:val="00860140"/>
    <w:rsid w:val="008603E4"/>
    <w:rsid w:val="00861400"/>
    <w:rsid w:val="0086141D"/>
    <w:rsid w:val="0086179E"/>
    <w:rsid w:val="00861C8A"/>
    <w:rsid w:val="00861D18"/>
    <w:rsid w:val="00861E30"/>
    <w:rsid w:val="00862015"/>
    <w:rsid w:val="00862935"/>
    <w:rsid w:val="00862C77"/>
    <w:rsid w:val="0086369C"/>
    <w:rsid w:val="00863931"/>
    <w:rsid w:val="00863F93"/>
    <w:rsid w:val="00864649"/>
    <w:rsid w:val="008647B7"/>
    <w:rsid w:val="0086503D"/>
    <w:rsid w:val="00866042"/>
    <w:rsid w:val="008660CF"/>
    <w:rsid w:val="008669E2"/>
    <w:rsid w:val="00866F7A"/>
    <w:rsid w:val="00867405"/>
    <w:rsid w:val="00867A07"/>
    <w:rsid w:val="00867DAC"/>
    <w:rsid w:val="00867E66"/>
    <w:rsid w:val="00867F98"/>
    <w:rsid w:val="0087018C"/>
    <w:rsid w:val="00870997"/>
    <w:rsid w:val="00870C7B"/>
    <w:rsid w:val="00870E3C"/>
    <w:rsid w:val="008713E4"/>
    <w:rsid w:val="008717AA"/>
    <w:rsid w:val="00871E36"/>
    <w:rsid w:val="0087237B"/>
    <w:rsid w:val="008727B5"/>
    <w:rsid w:val="008728B3"/>
    <w:rsid w:val="00872936"/>
    <w:rsid w:val="00872BDA"/>
    <w:rsid w:val="00872E33"/>
    <w:rsid w:val="00872F3A"/>
    <w:rsid w:val="00873691"/>
    <w:rsid w:val="00873D48"/>
    <w:rsid w:val="00874090"/>
    <w:rsid w:val="008741BE"/>
    <w:rsid w:val="0087462D"/>
    <w:rsid w:val="008748A6"/>
    <w:rsid w:val="0087490A"/>
    <w:rsid w:val="008750F9"/>
    <w:rsid w:val="00875245"/>
    <w:rsid w:val="008758AF"/>
    <w:rsid w:val="0087591F"/>
    <w:rsid w:val="00875A0C"/>
    <w:rsid w:val="00875AAF"/>
    <w:rsid w:val="00875B19"/>
    <w:rsid w:val="00875F7A"/>
    <w:rsid w:val="00875F8C"/>
    <w:rsid w:val="008760DC"/>
    <w:rsid w:val="008768AE"/>
    <w:rsid w:val="00876EEC"/>
    <w:rsid w:val="0087745A"/>
    <w:rsid w:val="00877674"/>
    <w:rsid w:val="008778ED"/>
    <w:rsid w:val="0088038F"/>
    <w:rsid w:val="00880B7E"/>
    <w:rsid w:val="00880D06"/>
    <w:rsid w:val="00880E2E"/>
    <w:rsid w:val="00880FE1"/>
    <w:rsid w:val="00880FED"/>
    <w:rsid w:val="00881114"/>
    <w:rsid w:val="00881130"/>
    <w:rsid w:val="00881165"/>
    <w:rsid w:val="00881615"/>
    <w:rsid w:val="0088190D"/>
    <w:rsid w:val="00881BA5"/>
    <w:rsid w:val="00881F23"/>
    <w:rsid w:val="00882617"/>
    <w:rsid w:val="008826B6"/>
    <w:rsid w:val="00882D09"/>
    <w:rsid w:val="0088357D"/>
    <w:rsid w:val="0088359B"/>
    <w:rsid w:val="008835B7"/>
    <w:rsid w:val="00883627"/>
    <w:rsid w:val="00883956"/>
    <w:rsid w:val="00883E60"/>
    <w:rsid w:val="008840DC"/>
    <w:rsid w:val="00884242"/>
    <w:rsid w:val="0088468F"/>
    <w:rsid w:val="00884798"/>
    <w:rsid w:val="00885124"/>
    <w:rsid w:val="008853BA"/>
    <w:rsid w:val="00885499"/>
    <w:rsid w:val="008855A7"/>
    <w:rsid w:val="008856EF"/>
    <w:rsid w:val="00885899"/>
    <w:rsid w:val="0088610C"/>
    <w:rsid w:val="00886121"/>
    <w:rsid w:val="00886F2C"/>
    <w:rsid w:val="00887160"/>
    <w:rsid w:val="008873AF"/>
    <w:rsid w:val="00887E38"/>
    <w:rsid w:val="00887E7E"/>
    <w:rsid w:val="00890000"/>
    <w:rsid w:val="008902BD"/>
    <w:rsid w:val="00890467"/>
    <w:rsid w:val="0089055C"/>
    <w:rsid w:val="008907CC"/>
    <w:rsid w:val="0089093E"/>
    <w:rsid w:val="0089114D"/>
    <w:rsid w:val="008913B8"/>
    <w:rsid w:val="00891723"/>
    <w:rsid w:val="008918C7"/>
    <w:rsid w:val="008918F7"/>
    <w:rsid w:val="00892374"/>
    <w:rsid w:val="00892610"/>
    <w:rsid w:val="00892A32"/>
    <w:rsid w:val="00892DFC"/>
    <w:rsid w:val="0089309D"/>
    <w:rsid w:val="00893224"/>
    <w:rsid w:val="00893795"/>
    <w:rsid w:val="00893B9E"/>
    <w:rsid w:val="0089413F"/>
    <w:rsid w:val="008943EE"/>
    <w:rsid w:val="0089449A"/>
    <w:rsid w:val="0089459C"/>
    <w:rsid w:val="00894C1D"/>
    <w:rsid w:val="00895487"/>
    <w:rsid w:val="00896131"/>
    <w:rsid w:val="008961FE"/>
    <w:rsid w:val="00896392"/>
    <w:rsid w:val="00896B8D"/>
    <w:rsid w:val="00896B90"/>
    <w:rsid w:val="00896F22"/>
    <w:rsid w:val="00896F3E"/>
    <w:rsid w:val="00897117"/>
    <w:rsid w:val="0089779B"/>
    <w:rsid w:val="00897816"/>
    <w:rsid w:val="00897888"/>
    <w:rsid w:val="00897B65"/>
    <w:rsid w:val="00897EDB"/>
    <w:rsid w:val="008A00F5"/>
    <w:rsid w:val="008A06FA"/>
    <w:rsid w:val="008A0C06"/>
    <w:rsid w:val="008A0E8F"/>
    <w:rsid w:val="008A115E"/>
    <w:rsid w:val="008A1CAA"/>
    <w:rsid w:val="008A1EE8"/>
    <w:rsid w:val="008A21DA"/>
    <w:rsid w:val="008A26A5"/>
    <w:rsid w:val="008A2805"/>
    <w:rsid w:val="008A2AD9"/>
    <w:rsid w:val="008A2DFD"/>
    <w:rsid w:val="008A32D2"/>
    <w:rsid w:val="008A3480"/>
    <w:rsid w:val="008A3BD2"/>
    <w:rsid w:val="008A3E20"/>
    <w:rsid w:val="008A40AE"/>
    <w:rsid w:val="008A437A"/>
    <w:rsid w:val="008A47B1"/>
    <w:rsid w:val="008A51A4"/>
    <w:rsid w:val="008A5333"/>
    <w:rsid w:val="008A53CF"/>
    <w:rsid w:val="008A552D"/>
    <w:rsid w:val="008A57A8"/>
    <w:rsid w:val="008A58E8"/>
    <w:rsid w:val="008A59EC"/>
    <w:rsid w:val="008A615A"/>
    <w:rsid w:val="008A6598"/>
    <w:rsid w:val="008A681E"/>
    <w:rsid w:val="008A6C40"/>
    <w:rsid w:val="008A7402"/>
    <w:rsid w:val="008B0066"/>
    <w:rsid w:val="008B0179"/>
    <w:rsid w:val="008B01A6"/>
    <w:rsid w:val="008B021D"/>
    <w:rsid w:val="008B0433"/>
    <w:rsid w:val="008B0C14"/>
    <w:rsid w:val="008B0DE3"/>
    <w:rsid w:val="008B11ED"/>
    <w:rsid w:val="008B1225"/>
    <w:rsid w:val="008B13EB"/>
    <w:rsid w:val="008B1A19"/>
    <w:rsid w:val="008B1BA5"/>
    <w:rsid w:val="008B20FC"/>
    <w:rsid w:val="008B2151"/>
    <w:rsid w:val="008B2529"/>
    <w:rsid w:val="008B27A0"/>
    <w:rsid w:val="008B2E24"/>
    <w:rsid w:val="008B32A5"/>
    <w:rsid w:val="008B32C1"/>
    <w:rsid w:val="008B3687"/>
    <w:rsid w:val="008B380F"/>
    <w:rsid w:val="008B3C09"/>
    <w:rsid w:val="008B3CA8"/>
    <w:rsid w:val="008B3FBA"/>
    <w:rsid w:val="008B402C"/>
    <w:rsid w:val="008B4236"/>
    <w:rsid w:val="008B4368"/>
    <w:rsid w:val="008B440C"/>
    <w:rsid w:val="008B442C"/>
    <w:rsid w:val="008B4529"/>
    <w:rsid w:val="008B47FB"/>
    <w:rsid w:val="008B499E"/>
    <w:rsid w:val="008B4DC6"/>
    <w:rsid w:val="008B4EA2"/>
    <w:rsid w:val="008B5202"/>
    <w:rsid w:val="008B542C"/>
    <w:rsid w:val="008B5970"/>
    <w:rsid w:val="008B6778"/>
    <w:rsid w:val="008B69FB"/>
    <w:rsid w:val="008B6FC0"/>
    <w:rsid w:val="008B7F67"/>
    <w:rsid w:val="008C04B0"/>
    <w:rsid w:val="008C1454"/>
    <w:rsid w:val="008C14E1"/>
    <w:rsid w:val="008C156E"/>
    <w:rsid w:val="008C158A"/>
    <w:rsid w:val="008C1817"/>
    <w:rsid w:val="008C1C18"/>
    <w:rsid w:val="008C20F5"/>
    <w:rsid w:val="008C216E"/>
    <w:rsid w:val="008C22FC"/>
    <w:rsid w:val="008C2352"/>
    <w:rsid w:val="008C264C"/>
    <w:rsid w:val="008C271F"/>
    <w:rsid w:val="008C29C9"/>
    <w:rsid w:val="008C318C"/>
    <w:rsid w:val="008C31D4"/>
    <w:rsid w:val="008C326A"/>
    <w:rsid w:val="008C341E"/>
    <w:rsid w:val="008C35CC"/>
    <w:rsid w:val="008C362D"/>
    <w:rsid w:val="008C3685"/>
    <w:rsid w:val="008C3825"/>
    <w:rsid w:val="008C3E47"/>
    <w:rsid w:val="008C43AA"/>
    <w:rsid w:val="008C455C"/>
    <w:rsid w:val="008C48ED"/>
    <w:rsid w:val="008C4CC9"/>
    <w:rsid w:val="008C5033"/>
    <w:rsid w:val="008C5123"/>
    <w:rsid w:val="008C53C5"/>
    <w:rsid w:val="008C54D6"/>
    <w:rsid w:val="008C54E4"/>
    <w:rsid w:val="008C5684"/>
    <w:rsid w:val="008C5E3C"/>
    <w:rsid w:val="008C5EFF"/>
    <w:rsid w:val="008C608D"/>
    <w:rsid w:val="008C616E"/>
    <w:rsid w:val="008C6C97"/>
    <w:rsid w:val="008C6F70"/>
    <w:rsid w:val="008C6FE6"/>
    <w:rsid w:val="008C7293"/>
    <w:rsid w:val="008C74BF"/>
    <w:rsid w:val="008C75CD"/>
    <w:rsid w:val="008C7689"/>
    <w:rsid w:val="008C7A81"/>
    <w:rsid w:val="008C7C41"/>
    <w:rsid w:val="008C7F95"/>
    <w:rsid w:val="008D045D"/>
    <w:rsid w:val="008D0823"/>
    <w:rsid w:val="008D0B86"/>
    <w:rsid w:val="008D12C2"/>
    <w:rsid w:val="008D1472"/>
    <w:rsid w:val="008D1C23"/>
    <w:rsid w:val="008D1D8F"/>
    <w:rsid w:val="008D1E55"/>
    <w:rsid w:val="008D22B7"/>
    <w:rsid w:val="008D22FD"/>
    <w:rsid w:val="008D25C3"/>
    <w:rsid w:val="008D29AB"/>
    <w:rsid w:val="008D2F1A"/>
    <w:rsid w:val="008D30E3"/>
    <w:rsid w:val="008D3380"/>
    <w:rsid w:val="008D34C6"/>
    <w:rsid w:val="008D3715"/>
    <w:rsid w:val="008D3B65"/>
    <w:rsid w:val="008D40BB"/>
    <w:rsid w:val="008D4100"/>
    <w:rsid w:val="008D4205"/>
    <w:rsid w:val="008D43F5"/>
    <w:rsid w:val="008D4A6D"/>
    <w:rsid w:val="008D4E0B"/>
    <w:rsid w:val="008D4F8E"/>
    <w:rsid w:val="008D5904"/>
    <w:rsid w:val="008D5974"/>
    <w:rsid w:val="008D5B66"/>
    <w:rsid w:val="008D5E22"/>
    <w:rsid w:val="008D5E78"/>
    <w:rsid w:val="008D6153"/>
    <w:rsid w:val="008D6EB6"/>
    <w:rsid w:val="008D7147"/>
    <w:rsid w:val="008D7935"/>
    <w:rsid w:val="008D79DE"/>
    <w:rsid w:val="008D7AF1"/>
    <w:rsid w:val="008D7BA7"/>
    <w:rsid w:val="008D7D8B"/>
    <w:rsid w:val="008D7E55"/>
    <w:rsid w:val="008D7EC9"/>
    <w:rsid w:val="008E09A6"/>
    <w:rsid w:val="008E0F70"/>
    <w:rsid w:val="008E0F91"/>
    <w:rsid w:val="008E1031"/>
    <w:rsid w:val="008E16A9"/>
    <w:rsid w:val="008E1B7E"/>
    <w:rsid w:val="008E2389"/>
    <w:rsid w:val="008E2521"/>
    <w:rsid w:val="008E256F"/>
    <w:rsid w:val="008E2628"/>
    <w:rsid w:val="008E2CA9"/>
    <w:rsid w:val="008E2CB0"/>
    <w:rsid w:val="008E2DC8"/>
    <w:rsid w:val="008E34B3"/>
    <w:rsid w:val="008E3B0C"/>
    <w:rsid w:val="008E3B2F"/>
    <w:rsid w:val="008E3D4A"/>
    <w:rsid w:val="008E3E6F"/>
    <w:rsid w:val="008E424E"/>
    <w:rsid w:val="008E4443"/>
    <w:rsid w:val="008E455D"/>
    <w:rsid w:val="008E4B35"/>
    <w:rsid w:val="008E4F56"/>
    <w:rsid w:val="008E5497"/>
    <w:rsid w:val="008E5696"/>
    <w:rsid w:val="008E5DDF"/>
    <w:rsid w:val="008E5E6F"/>
    <w:rsid w:val="008E659B"/>
    <w:rsid w:val="008E6983"/>
    <w:rsid w:val="008E6D2A"/>
    <w:rsid w:val="008E7367"/>
    <w:rsid w:val="008E739A"/>
    <w:rsid w:val="008E75B9"/>
    <w:rsid w:val="008E7AE8"/>
    <w:rsid w:val="008F04AD"/>
    <w:rsid w:val="008F0688"/>
    <w:rsid w:val="008F0758"/>
    <w:rsid w:val="008F0873"/>
    <w:rsid w:val="008F094B"/>
    <w:rsid w:val="008F0E84"/>
    <w:rsid w:val="008F103F"/>
    <w:rsid w:val="008F1840"/>
    <w:rsid w:val="008F1F6E"/>
    <w:rsid w:val="008F2555"/>
    <w:rsid w:val="008F25F8"/>
    <w:rsid w:val="008F28D2"/>
    <w:rsid w:val="008F2DD8"/>
    <w:rsid w:val="008F357F"/>
    <w:rsid w:val="008F37BE"/>
    <w:rsid w:val="008F389E"/>
    <w:rsid w:val="008F3B33"/>
    <w:rsid w:val="008F3EAB"/>
    <w:rsid w:val="008F3EE9"/>
    <w:rsid w:val="008F4266"/>
    <w:rsid w:val="008F4C0F"/>
    <w:rsid w:val="008F4C15"/>
    <w:rsid w:val="008F5069"/>
    <w:rsid w:val="008F5814"/>
    <w:rsid w:val="008F58CE"/>
    <w:rsid w:val="008F5F17"/>
    <w:rsid w:val="008F6177"/>
    <w:rsid w:val="008F676A"/>
    <w:rsid w:val="008F676E"/>
    <w:rsid w:val="008F69B7"/>
    <w:rsid w:val="008F6BEB"/>
    <w:rsid w:val="008F70A3"/>
    <w:rsid w:val="008F75D9"/>
    <w:rsid w:val="008F75E1"/>
    <w:rsid w:val="008F793D"/>
    <w:rsid w:val="008F7D8A"/>
    <w:rsid w:val="008F7E36"/>
    <w:rsid w:val="008F7F30"/>
    <w:rsid w:val="0090075C"/>
    <w:rsid w:val="00900A8C"/>
    <w:rsid w:val="009014E7"/>
    <w:rsid w:val="00901866"/>
    <w:rsid w:val="00901C66"/>
    <w:rsid w:val="00901D25"/>
    <w:rsid w:val="009022B7"/>
    <w:rsid w:val="009024CD"/>
    <w:rsid w:val="00902BC7"/>
    <w:rsid w:val="009031C8"/>
    <w:rsid w:val="00903251"/>
    <w:rsid w:val="009036E3"/>
    <w:rsid w:val="009036E9"/>
    <w:rsid w:val="009042E0"/>
    <w:rsid w:val="0090480A"/>
    <w:rsid w:val="009048CF"/>
    <w:rsid w:val="00904977"/>
    <w:rsid w:val="00904F58"/>
    <w:rsid w:val="00905127"/>
    <w:rsid w:val="009054D1"/>
    <w:rsid w:val="00905B50"/>
    <w:rsid w:val="00905B6A"/>
    <w:rsid w:val="00905D8D"/>
    <w:rsid w:val="00905E4A"/>
    <w:rsid w:val="00906357"/>
    <w:rsid w:val="009064F0"/>
    <w:rsid w:val="00906646"/>
    <w:rsid w:val="0090678C"/>
    <w:rsid w:val="00906B84"/>
    <w:rsid w:val="00906DDA"/>
    <w:rsid w:val="00906F9D"/>
    <w:rsid w:val="00907C5D"/>
    <w:rsid w:val="009111F0"/>
    <w:rsid w:val="009118AE"/>
    <w:rsid w:val="009122E2"/>
    <w:rsid w:val="009124A0"/>
    <w:rsid w:val="009129CD"/>
    <w:rsid w:val="00912DE4"/>
    <w:rsid w:val="009135D9"/>
    <w:rsid w:val="00913822"/>
    <w:rsid w:val="00913F9F"/>
    <w:rsid w:val="009143EF"/>
    <w:rsid w:val="009144D4"/>
    <w:rsid w:val="0091477B"/>
    <w:rsid w:val="00914CF4"/>
    <w:rsid w:val="0091504A"/>
    <w:rsid w:val="00915436"/>
    <w:rsid w:val="009154EE"/>
    <w:rsid w:val="00915926"/>
    <w:rsid w:val="00915A7C"/>
    <w:rsid w:val="00915F76"/>
    <w:rsid w:val="0091625F"/>
    <w:rsid w:val="009162D0"/>
    <w:rsid w:val="00916712"/>
    <w:rsid w:val="00916FDB"/>
    <w:rsid w:val="009174C4"/>
    <w:rsid w:val="00917B54"/>
    <w:rsid w:val="00920697"/>
    <w:rsid w:val="009207CA"/>
    <w:rsid w:val="009209CF"/>
    <w:rsid w:val="00920C53"/>
    <w:rsid w:val="009213B7"/>
    <w:rsid w:val="009213F6"/>
    <w:rsid w:val="00921B8F"/>
    <w:rsid w:val="00921EEC"/>
    <w:rsid w:val="00922146"/>
    <w:rsid w:val="009223B1"/>
    <w:rsid w:val="00922730"/>
    <w:rsid w:val="00922E4E"/>
    <w:rsid w:val="00923690"/>
    <w:rsid w:val="00923BB7"/>
    <w:rsid w:val="00923E00"/>
    <w:rsid w:val="0092405D"/>
    <w:rsid w:val="0092477E"/>
    <w:rsid w:val="00924D12"/>
    <w:rsid w:val="0092570F"/>
    <w:rsid w:val="00925A02"/>
    <w:rsid w:val="00925DF3"/>
    <w:rsid w:val="0092616E"/>
    <w:rsid w:val="00926A2E"/>
    <w:rsid w:val="00926D8A"/>
    <w:rsid w:val="00926EA5"/>
    <w:rsid w:val="0092702D"/>
    <w:rsid w:val="00927712"/>
    <w:rsid w:val="00927878"/>
    <w:rsid w:val="00927F2B"/>
    <w:rsid w:val="009303C5"/>
    <w:rsid w:val="00930739"/>
    <w:rsid w:val="00930933"/>
    <w:rsid w:val="00930DF1"/>
    <w:rsid w:val="00931938"/>
    <w:rsid w:val="0093249D"/>
    <w:rsid w:val="009329B8"/>
    <w:rsid w:val="00932DC2"/>
    <w:rsid w:val="009333D0"/>
    <w:rsid w:val="0093358B"/>
    <w:rsid w:val="009339FE"/>
    <w:rsid w:val="00933C34"/>
    <w:rsid w:val="00934382"/>
    <w:rsid w:val="00934F2F"/>
    <w:rsid w:val="00934F62"/>
    <w:rsid w:val="009352C7"/>
    <w:rsid w:val="00935437"/>
    <w:rsid w:val="0093568D"/>
    <w:rsid w:val="009360A8"/>
    <w:rsid w:val="00936220"/>
    <w:rsid w:val="0093631C"/>
    <w:rsid w:val="0093644D"/>
    <w:rsid w:val="00936620"/>
    <w:rsid w:val="0093678C"/>
    <w:rsid w:val="0093711D"/>
    <w:rsid w:val="00937709"/>
    <w:rsid w:val="00937B2C"/>
    <w:rsid w:val="00937C9E"/>
    <w:rsid w:val="00937D45"/>
    <w:rsid w:val="0094008F"/>
    <w:rsid w:val="00940A5B"/>
    <w:rsid w:val="00940A90"/>
    <w:rsid w:val="00940E38"/>
    <w:rsid w:val="00941B9F"/>
    <w:rsid w:val="00942455"/>
    <w:rsid w:val="009426B3"/>
    <w:rsid w:val="0094272D"/>
    <w:rsid w:val="00942A4C"/>
    <w:rsid w:val="00942A97"/>
    <w:rsid w:val="00942B5A"/>
    <w:rsid w:val="00942B65"/>
    <w:rsid w:val="009433AA"/>
    <w:rsid w:val="00943436"/>
    <w:rsid w:val="00943845"/>
    <w:rsid w:val="00943ACC"/>
    <w:rsid w:val="00943ADA"/>
    <w:rsid w:val="00943B40"/>
    <w:rsid w:val="00943F9F"/>
    <w:rsid w:val="00944035"/>
    <w:rsid w:val="009448CA"/>
    <w:rsid w:val="00944B4D"/>
    <w:rsid w:val="00944F2D"/>
    <w:rsid w:val="00945E77"/>
    <w:rsid w:val="009461E4"/>
    <w:rsid w:val="00946628"/>
    <w:rsid w:val="00946747"/>
    <w:rsid w:val="00946BBC"/>
    <w:rsid w:val="00946C42"/>
    <w:rsid w:val="009475BE"/>
    <w:rsid w:val="0094786F"/>
    <w:rsid w:val="009479A7"/>
    <w:rsid w:val="00947AA2"/>
    <w:rsid w:val="00950035"/>
    <w:rsid w:val="009505C6"/>
    <w:rsid w:val="00950873"/>
    <w:rsid w:val="00950C71"/>
    <w:rsid w:val="00950F20"/>
    <w:rsid w:val="00951052"/>
    <w:rsid w:val="009510A4"/>
    <w:rsid w:val="0095145A"/>
    <w:rsid w:val="00951B64"/>
    <w:rsid w:val="00951C5F"/>
    <w:rsid w:val="00952220"/>
    <w:rsid w:val="009526A1"/>
    <w:rsid w:val="0095275F"/>
    <w:rsid w:val="00952942"/>
    <w:rsid w:val="009529F5"/>
    <w:rsid w:val="00952BDD"/>
    <w:rsid w:val="00952D82"/>
    <w:rsid w:val="00952F95"/>
    <w:rsid w:val="00952FA1"/>
    <w:rsid w:val="009530E9"/>
    <w:rsid w:val="00953B69"/>
    <w:rsid w:val="009541FE"/>
    <w:rsid w:val="0095498C"/>
    <w:rsid w:val="00954D71"/>
    <w:rsid w:val="00954F8B"/>
    <w:rsid w:val="00955072"/>
    <w:rsid w:val="0095507C"/>
    <w:rsid w:val="0095530E"/>
    <w:rsid w:val="009556CF"/>
    <w:rsid w:val="00955E78"/>
    <w:rsid w:val="00956000"/>
    <w:rsid w:val="00956C74"/>
    <w:rsid w:val="00956D08"/>
    <w:rsid w:val="00957B03"/>
    <w:rsid w:val="00957E4E"/>
    <w:rsid w:val="0096009E"/>
    <w:rsid w:val="00960193"/>
    <w:rsid w:val="009603C9"/>
    <w:rsid w:val="009608EC"/>
    <w:rsid w:val="00960E74"/>
    <w:rsid w:val="009614E5"/>
    <w:rsid w:val="009614FF"/>
    <w:rsid w:val="00961AA3"/>
    <w:rsid w:val="00961D73"/>
    <w:rsid w:val="00961EAA"/>
    <w:rsid w:val="009623F6"/>
    <w:rsid w:val="00962857"/>
    <w:rsid w:val="00962F98"/>
    <w:rsid w:val="0096329B"/>
    <w:rsid w:val="00963806"/>
    <w:rsid w:val="00963945"/>
    <w:rsid w:val="00963D60"/>
    <w:rsid w:val="00964146"/>
    <w:rsid w:val="009642D6"/>
    <w:rsid w:val="00964ADC"/>
    <w:rsid w:val="00964B83"/>
    <w:rsid w:val="00964E9A"/>
    <w:rsid w:val="009657F4"/>
    <w:rsid w:val="00965A85"/>
    <w:rsid w:val="009668E4"/>
    <w:rsid w:val="00966A54"/>
    <w:rsid w:val="00966EAB"/>
    <w:rsid w:val="00966ED3"/>
    <w:rsid w:val="009670E3"/>
    <w:rsid w:val="0096716A"/>
    <w:rsid w:val="009672B3"/>
    <w:rsid w:val="009674E8"/>
    <w:rsid w:val="009677D0"/>
    <w:rsid w:val="00967CB6"/>
    <w:rsid w:val="0097003D"/>
    <w:rsid w:val="009701EF"/>
    <w:rsid w:val="0097043B"/>
    <w:rsid w:val="0097055D"/>
    <w:rsid w:val="009708B5"/>
    <w:rsid w:val="00970E68"/>
    <w:rsid w:val="009714C2"/>
    <w:rsid w:val="00971590"/>
    <w:rsid w:val="00971B6B"/>
    <w:rsid w:val="00971B88"/>
    <w:rsid w:val="00971CBC"/>
    <w:rsid w:val="00971D61"/>
    <w:rsid w:val="009725D5"/>
    <w:rsid w:val="00972EC7"/>
    <w:rsid w:val="0097373E"/>
    <w:rsid w:val="00973991"/>
    <w:rsid w:val="00973ADC"/>
    <w:rsid w:val="00973B6B"/>
    <w:rsid w:val="00973CC8"/>
    <w:rsid w:val="00973EC3"/>
    <w:rsid w:val="00974492"/>
    <w:rsid w:val="009744C3"/>
    <w:rsid w:val="00974583"/>
    <w:rsid w:val="00974676"/>
    <w:rsid w:val="00974C3A"/>
    <w:rsid w:val="00974DFD"/>
    <w:rsid w:val="00975165"/>
    <w:rsid w:val="009754D9"/>
    <w:rsid w:val="009755FE"/>
    <w:rsid w:val="009758E7"/>
    <w:rsid w:val="00975CBC"/>
    <w:rsid w:val="00975F6F"/>
    <w:rsid w:val="00976364"/>
    <w:rsid w:val="009765F8"/>
    <w:rsid w:val="009769AA"/>
    <w:rsid w:val="00976B99"/>
    <w:rsid w:val="00976BF7"/>
    <w:rsid w:val="0097701D"/>
    <w:rsid w:val="00977398"/>
    <w:rsid w:val="00977461"/>
    <w:rsid w:val="00977856"/>
    <w:rsid w:val="0097788D"/>
    <w:rsid w:val="00977C18"/>
    <w:rsid w:val="00977C85"/>
    <w:rsid w:val="009802BB"/>
    <w:rsid w:val="00980966"/>
    <w:rsid w:val="00980CD8"/>
    <w:rsid w:val="00980D84"/>
    <w:rsid w:val="00980EBF"/>
    <w:rsid w:val="00980EC7"/>
    <w:rsid w:val="00981428"/>
    <w:rsid w:val="009815BF"/>
    <w:rsid w:val="009815C9"/>
    <w:rsid w:val="00981D70"/>
    <w:rsid w:val="009820B7"/>
    <w:rsid w:val="00982194"/>
    <w:rsid w:val="00982E0F"/>
    <w:rsid w:val="009835E8"/>
    <w:rsid w:val="00983860"/>
    <w:rsid w:val="009838C4"/>
    <w:rsid w:val="00983B04"/>
    <w:rsid w:val="009841F9"/>
    <w:rsid w:val="00984467"/>
    <w:rsid w:val="00984653"/>
    <w:rsid w:val="00984775"/>
    <w:rsid w:val="00984E1E"/>
    <w:rsid w:val="00985131"/>
    <w:rsid w:val="009852F2"/>
    <w:rsid w:val="00985739"/>
    <w:rsid w:val="009857D1"/>
    <w:rsid w:val="009859ED"/>
    <w:rsid w:val="00985A1D"/>
    <w:rsid w:val="00986145"/>
    <w:rsid w:val="009865A1"/>
    <w:rsid w:val="009865E9"/>
    <w:rsid w:val="009865F9"/>
    <w:rsid w:val="009865FE"/>
    <w:rsid w:val="00986ACD"/>
    <w:rsid w:val="00986BA4"/>
    <w:rsid w:val="00986BE7"/>
    <w:rsid w:val="00986DA2"/>
    <w:rsid w:val="00986FEF"/>
    <w:rsid w:val="009870DE"/>
    <w:rsid w:val="0098736C"/>
    <w:rsid w:val="0098762F"/>
    <w:rsid w:val="00987B0E"/>
    <w:rsid w:val="009902F3"/>
    <w:rsid w:val="00990951"/>
    <w:rsid w:val="00990959"/>
    <w:rsid w:val="00990B0C"/>
    <w:rsid w:val="00990C52"/>
    <w:rsid w:val="009910C7"/>
    <w:rsid w:val="0099119B"/>
    <w:rsid w:val="009911E8"/>
    <w:rsid w:val="0099126D"/>
    <w:rsid w:val="009915F1"/>
    <w:rsid w:val="00991751"/>
    <w:rsid w:val="009917A0"/>
    <w:rsid w:val="00991965"/>
    <w:rsid w:val="00991ACC"/>
    <w:rsid w:val="009924FB"/>
    <w:rsid w:val="00992A92"/>
    <w:rsid w:val="00992CB8"/>
    <w:rsid w:val="00992D02"/>
    <w:rsid w:val="009935AC"/>
    <w:rsid w:val="0099361D"/>
    <w:rsid w:val="0099369E"/>
    <w:rsid w:val="00993A33"/>
    <w:rsid w:val="00993FCB"/>
    <w:rsid w:val="00994726"/>
    <w:rsid w:val="009947E4"/>
    <w:rsid w:val="00994CF1"/>
    <w:rsid w:val="0099521A"/>
    <w:rsid w:val="0099565E"/>
    <w:rsid w:val="00995D02"/>
    <w:rsid w:val="00995DA8"/>
    <w:rsid w:val="00996529"/>
    <w:rsid w:val="0099664E"/>
    <w:rsid w:val="00996D64"/>
    <w:rsid w:val="00996DFC"/>
    <w:rsid w:val="00997721"/>
    <w:rsid w:val="00997F52"/>
    <w:rsid w:val="009A02A4"/>
    <w:rsid w:val="009A0595"/>
    <w:rsid w:val="009A08BF"/>
    <w:rsid w:val="009A1173"/>
    <w:rsid w:val="009A123E"/>
    <w:rsid w:val="009A12FD"/>
    <w:rsid w:val="009A157A"/>
    <w:rsid w:val="009A2241"/>
    <w:rsid w:val="009A23B0"/>
    <w:rsid w:val="009A23C8"/>
    <w:rsid w:val="009A2476"/>
    <w:rsid w:val="009A267B"/>
    <w:rsid w:val="009A2E66"/>
    <w:rsid w:val="009A2EE1"/>
    <w:rsid w:val="009A309F"/>
    <w:rsid w:val="009A30CE"/>
    <w:rsid w:val="009A3383"/>
    <w:rsid w:val="009A34B9"/>
    <w:rsid w:val="009A34FE"/>
    <w:rsid w:val="009A387A"/>
    <w:rsid w:val="009A53C5"/>
    <w:rsid w:val="009A53CB"/>
    <w:rsid w:val="009A5528"/>
    <w:rsid w:val="009A5738"/>
    <w:rsid w:val="009A5936"/>
    <w:rsid w:val="009A5AE3"/>
    <w:rsid w:val="009A618B"/>
    <w:rsid w:val="009A61F6"/>
    <w:rsid w:val="009A6355"/>
    <w:rsid w:val="009A66A9"/>
    <w:rsid w:val="009A6796"/>
    <w:rsid w:val="009A7361"/>
    <w:rsid w:val="009A762E"/>
    <w:rsid w:val="009A76F6"/>
    <w:rsid w:val="009A77F3"/>
    <w:rsid w:val="009A7A48"/>
    <w:rsid w:val="009A7E86"/>
    <w:rsid w:val="009B04F1"/>
    <w:rsid w:val="009B0549"/>
    <w:rsid w:val="009B05BB"/>
    <w:rsid w:val="009B079A"/>
    <w:rsid w:val="009B07CB"/>
    <w:rsid w:val="009B0851"/>
    <w:rsid w:val="009B0D3D"/>
    <w:rsid w:val="009B11B3"/>
    <w:rsid w:val="009B126A"/>
    <w:rsid w:val="009B1469"/>
    <w:rsid w:val="009B16D6"/>
    <w:rsid w:val="009B1DF4"/>
    <w:rsid w:val="009B21A9"/>
    <w:rsid w:val="009B2258"/>
    <w:rsid w:val="009B250F"/>
    <w:rsid w:val="009B27FC"/>
    <w:rsid w:val="009B2EC6"/>
    <w:rsid w:val="009B2FC6"/>
    <w:rsid w:val="009B3077"/>
    <w:rsid w:val="009B3530"/>
    <w:rsid w:val="009B441E"/>
    <w:rsid w:val="009B46A2"/>
    <w:rsid w:val="009B4DD4"/>
    <w:rsid w:val="009B4FDA"/>
    <w:rsid w:val="009B5419"/>
    <w:rsid w:val="009B546E"/>
    <w:rsid w:val="009B547C"/>
    <w:rsid w:val="009B558E"/>
    <w:rsid w:val="009B57B8"/>
    <w:rsid w:val="009B5876"/>
    <w:rsid w:val="009B59FA"/>
    <w:rsid w:val="009B5DF8"/>
    <w:rsid w:val="009B609A"/>
    <w:rsid w:val="009B6925"/>
    <w:rsid w:val="009B70DC"/>
    <w:rsid w:val="009B7230"/>
    <w:rsid w:val="009C014C"/>
    <w:rsid w:val="009C037F"/>
    <w:rsid w:val="009C03E9"/>
    <w:rsid w:val="009C0837"/>
    <w:rsid w:val="009C0911"/>
    <w:rsid w:val="009C0F07"/>
    <w:rsid w:val="009C108F"/>
    <w:rsid w:val="009C1537"/>
    <w:rsid w:val="009C16D5"/>
    <w:rsid w:val="009C181E"/>
    <w:rsid w:val="009C1E1D"/>
    <w:rsid w:val="009C2032"/>
    <w:rsid w:val="009C2AF8"/>
    <w:rsid w:val="009C2C4F"/>
    <w:rsid w:val="009C2D92"/>
    <w:rsid w:val="009C2F5E"/>
    <w:rsid w:val="009C3219"/>
    <w:rsid w:val="009C383D"/>
    <w:rsid w:val="009C39C0"/>
    <w:rsid w:val="009C3A16"/>
    <w:rsid w:val="009C3B7D"/>
    <w:rsid w:val="009C3C74"/>
    <w:rsid w:val="009C3D38"/>
    <w:rsid w:val="009C4120"/>
    <w:rsid w:val="009C437C"/>
    <w:rsid w:val="009C45FD"/>
    <w:rsid w:val="009C479A"/>
    <w:rsid w:val="009C4DCB"/>
    <w:rsid w:val="009C50D7"/>
    <w:rsid w:val="009C5250"/>
    <w:rsid w:val="009C559F"/>
    <w:rsid w:val="009C5B9C"/>
    <w:rsid w:val="009C5CAD"/>
    <w:rsid w:val="009C5E34"/>
    <w:rsid w:val="009C5EA5"/>
    <w:rsid w:val="009C639E"/>
    <w:rsid w:val="009C63A3"/>
    <w:rsid w:val="009C665F"/>
    <w:rsid w:val="009C6F1C"/>
    <w:rsid w:val="009C6F6E"/>
    <w:rsid w:val="009C7065"/>
    <w:rsid w:val="009C723E"/>
    <w:rsid w:val="009C73F0"/>
    <w:rsid w:val="009C75A2"/>
    <w:rsid w:val="009C7790"/>
    <w:rsid w:val="009D002F"/>
    <w:rsid w:val="009D0213"/>
    <w:rsid w:val="009D0DE3"/>
    <w:rsid w:val="009D1244"/>
    <w:rsid w:val="009D13A2"/>
    <w:rsid w:val="009D142C"/>
    <w:rsid w:val="009D1751"/>
    <w:rsid w:val="009D17AF"/>
    <w:rsid w:val="009D184C"/>
    <w:rsid w:val="009D19F2"/>
    <w:rsid w:val="009D1DEB"/>
    <w:rsid w:val="009D25B1"/>
    <w:rsid w:val="009D26C7"/>
    <w:rsid w:val="009D2882"/>
    <w:rsid w:val="009D2F5A"/>
    <w:rsid w:val="009D3185"/>
    <w:rsid w:val="009D327C"/>
    <w:rsid w:val="009D3880"/>
    <w:rsid w:val="009D3BA7"/>
    <w:rsid w:val="009D4220"/>
    <w:rsid w:val="009D4286"/>
    <w:rsid w:val="009D43DE"/>
    <w:rsid w:val="009D473D"/>
    <w:rsid w:val="009D4777"/>
    <w:rsid w:val="009D4CB5"/>
    <w:rsid w:val="009D4D34"/>
    <w:rsid w:val="009D4DBB"/>
    <w:rsid w:val="009D4E69"/>
    <w:rsid w:val="009D5053"/>
    <w:rsid w:val="009D5086"/>
    <w:rsid w:val="009D50E3"/>
    <w:rsid w:val="009D53BB"/>
    <w:rsid w:val="009D5701"/>
    <w:rsid w:val="009D5912"/>
    <w:rsid w:val="009D5CF6"/>
    <w:rsid w:val="009D5D5C"/>
    <w:rsid w:val="009D5D6E"/>
    <w:rsid w:val="009D60BF"/>
    <w:rsid w:val="009D6121"/>
    <w:rsid w:val="009D6649"/>
    <w:rsid w:val="009D6945"/>
    <w:rsid w:val="009D69A0"/>
    <w:rsid w:val="009D69EB"/>
    <w:rsid w:val="009D6CA7"/>
    <w:rsid w:val="009D6FF5"/>
    <w:rsid w:val="009D7297"/>
    <w:rsid w:val="009D732E"/>
    <w:rsid w:val="009D7485"/>
    <w:rsid w:val="009D75ED"/>
    <w:rsid w:val="009D7605"/>
    <w:rsid w:val="009D7781"/>
    <w:rsid w:val="009D7886"/>
    <w:rsid w:val="009D790B"/>
    <w:rsid w:val="009D79E1"/>
    <w:rsid w:val="009E011D"/>
    <w:rsid w:val="009E019A"/>
    <w:rsid w:val="009E022D"/>
    <w:rsid w:val="009E045C"/>
    <w:rsid w:val="009E08C7"/>
    <w:rsid w:val="009E09F0"/>
    <w:rsid w:val="009E0CEF"/>
    <w:rsid w:val="009E1182"/>
    <w:rsid w:val="009E15B1"/>
    <w:rsid w:val="009E2015"/>
    <w:rsid w:val="009E2484"/>
    <w:rsid w:val="009E24B5"/>
    <w:rsid w:val="009E2597"/>
    <w:rsid w:val="009E2735"/>
    <w:rsid w:val="009E2BB2"/>
    <w:rsid w:val="009E2CCF"/>
    <w:rsid w:val="009E2E07"/>
    <w:rsid w:val="009E2F90"/>
    <w:rsid w:val="009E2FE7"/>
    <w:rsid w:val="009E32B4"/>
    <w:rsid w:val="009E342A"/>
    <w:rsid w:val="009E377E"/>
    <w:rsid w:val="009E3A00"/>
    <w:rsid w:val="009E3B29"/>
    <w:rsid w:val="009E3DE9"/>
    <w:rsid w:val="009E45B2"/>
    <w:rsid w:val="009E4810"/>
    <w:rsid w:val="009E48D3"/>
    <w:rsid w:val="009E4B91"/>
    <w:rsid w:val="009E4E74"/>
    <w:rsid w:val="009E4FC9"/>
    <w:rsid w:val="009E504F"/>
    <w:rsid w:val="009E529B"/>
    <w:rsid w:val="009E5340"/>
    <w:rsid w:val="009E544C"/>
    <w:rsid w:val="009E57CD"/>
    <w:rsid w:val="009E5B7C"/>
    <w:rsid w:val="009E5EBD"/>
    <w:rsid w:val="009E6466"/>
    <w:rsid w:val="009E6855"/>
    <w:rsid w:val="009E6F3D"/>
    <w:rsid w:val="009E736F"/>
    <w:rsid w:val="009E7E65"/>
    <w:rsid w:val="009E7E81"/>
    <w:rsid w:val="009F0453"/>
    <w:rsid w:val="009F0629"/>
    <w:rsid w:val="009F0665"/>
    <w:rsid w:val="009F0BE9"/>
    <w:rsid w:val="009F0CB3"/>
    <w:rsid w:val="009F0DDB"/>
    <w:rsid w:val="009F0E30"/>
    <w:rsid w:val="009F0EC5"/>
    <w:rsid w:val="009F0F2B"/>
    <w:rsid w:val="009F10FC"/>
    <w:rsid w:val="009F11B5"/>
    <w:rsid w:val="009F1EB5"/>
    <w:rsid w:val="009F1ECD"/>
    <w:rsid w:val="009F1FA9"/>
    <w:rsid w:val="009F2585"/>
    <w:rsid w:val="009F2AA5"/>
    <w:rsid w:val="009F2B79"/>
    <w:rsid w:val="009F2BD4"/>
    <w:rsid w:val="009F2BD8"/>
    <w:rsid w:val="009F2CBD"/>
    <w:rsid w:val="009F2D85"/>
    <w:rsid w:val="009F32C8"/>
    <w:rsid w:val="009F36EF"/>
    <w:rsid w:val="009F4138"/>
    <w:rsid w:val="009F419B"/>
    <w:rsid w:val="009F4248"/>
    <w:rsid w:val="009F443F"/>
    <w:rsid w:val="009F4D6B"/>
    <w:rsid w:val="009F4D7D"/>
    <w:rsid w:val="009F4F5E"/>
    <w:rsid w:val="009F5054"/>
    <w:rsid w:val="009F50E9"/>
    <w:rsid w:val="009F570D"/>
    <w:rsid w:val="009F5F64"/>
    <w:rsid w:val="009F62DC"/>
    <w:rsid w:val="009F6777"/>
    <w:rsid w:val="009F689D"/>
    <w:rsid w:val="009F6BA6"/>
    <w:rsid w:val="009F6C53"/>
    <w:rsid w:val="009F712B"/>
    <w:rsid w:val="009F78EE"/>
    <w:rsid w:val="009F7B5B"/>
    <w:rsid w:val="009F7BB2"/>
    <w:rsid w:val="00A001C2"/>
    <w:rsid w:val="00A0033C"/>
    <w:rsid w:val="00A00811"/>
    <w:rsid w:val="00A01BFC"/>
    <w:rsid w:val="00A01C29"/>
    <w:rsid w:val="00A01D66"/>
    <w:rsid w:val="00A01FA6"/>
    <w:rsid w:val="00A02474"/>
    <w:rsid w:val="00A026D0"/>
    <w:rsid w:val="00A0279A"/>
    <w:rsid w:val="00A027BC"/>
    <w:rsid w:val="00A02E25"/>
    <w:rsid w:val="00A02ED4"/>
    <w:rsid w:val="00A03284"/>
    <w:rsid w:val="00A033DD"/>
    <w:rsid w:val="00A0340A"/>
    <w:rsid w:val="00A03450"/>
    <w:rsid w:val="00A03949"/>
    <w:rsid w:val="00A0478E"/>
    <w:rsid w:val="00A0507F"/>
    <w:rsid w:val="00A05D00"/>
    <w:rsid w:val="00A05DC4"/>
    <w:rsid w:val="00A05EC0"/>
    <w:rsid w:val="00A06001"/>
    <w:rsid w:val="00A06365"/>
    <w:rsid w:val="00A065AC"/>
    <w:rsid w:val="00A06B79"/>
    <w:rsid w:val="00A0710F"/>
    <w:rsid w:val="00A078FA"/>
    <w:rsid w:val="00A07B53"/>
    <w:rsid w:val="00A10001"/>
    <w:rsid w:val="00A10093"/>
    <w:rsid w:val="00A11533"/>
    <w:rsid w:val="00A11799"/>
    <w:rsid w:val="00A12331"/>
    <w:rsid w:val="00A12581"/>
    <w:rsid w:val="00A12643"/>
    <w:rsid w:val="00A12C21"/>
    <w:rsid w:val="00A130CF"/>
    <w:rsid w:val="00A133B5"/>
    <w:rsid w:val="00A13593"/>
    <w:rsid w:val="00A13BA9"/>
    <w:rsid w:val="00A13D25"/>
    <w:rsid w:val="00A1412A"/>
    <w:rsid w:val="00A142B5"/>
    <w:rsid w:val="00A143D5"/>
    <w:rsid w:val="00A14412"/>
    <w:rsid w:val="00A1460F"/>
    <w:rsid w:val="00A14EE1"/>
    <w:rsid w:val="00A15495"/>
    <w:rsid w:val="00A15620"/>
    <w:rsid w:val="00A1578F"/>
    <w:rsid w:val="00A15F69"/>
    <w:rsid w:val="00A16298"/>
    <w:rsid w:val="00A16ABA"/>
    <w:rsid w:val="00A16AC6"/>
    <w:rsid w:val="00A16D74"/>
    <w:rsid w:val="00A16D76"/>
    <w:rsid w:val="00A171CD"/>
    <w:rsid w:val="00A172E6"/>
    <w:rsid w:val="00A20370"/>
    <w:rsid w:val="00A20597"/>
    <w:rsid w:val="00A20C5A"/>
    <w:rsid w:val="00A21088"/>
    <w:rsid w:val="00A210CF"/>
    <w:rsid w:val="00A2129B"/>
    <w:rsid w:val="00A214BC"/>
    <w:rsid w:val="00A21648"/>
    <w:rsid w:val="00A2171C"/>
    <w:rsid w:val="00A21B06"/>
    <w:rsid w:val="00A21FFE"/>
    <w:rsid w:val="00A2223D"/>
    <w:rsid w:val="00A225DA"/>
    <w:rsid w:val="00A22AA2"/>
    <w:rsid w:val="00A22D26"/>
    <w:rsid w:val="00A23114"/>
    <w:rsid w:val="00A239C6"/>
    <w:rsid w:val="00A239CB"/>
    <w:rsid w:val="00A24298"/>
    <w:rsid w:val="00A24345"/>
    <w:rsid w:val="00A24EEA"/>
    <w:rsid w:val="00A25203"/>
    <w:rsid w:val="00A25330"/>
    <w:rsid w:val="00A25749"/>
    <w:rsid w:val="00A25B15"/>
    <w:rsid w:val="00A25B1D"/>
    <w:rsid w:val="00A25E12"/>
    <w:rsid w:val="00A25E62"/>
    <w:rsid w:val="00A261D7"/>
    <w:rsid w:val="00A26287"/>
    <w:rsid w:val="00A265F4"/>
    <w:rsid w:val="00A267B4"/>
    <w:rsid w:val="00A2681E"/>
    <w:rsid w:val="00A269F3"/>
    <w:rsid w:val="00A26B5D"/>
    <w:rsid w:val="00A26C50"/>
    <w:rsid w:val="00A26CF2"/>
    <w:rsid w:val="00A26DB6"/>
    <w:rsid w:val="00A26F97"/>
    <w:rsid w:val="00A2761D"/>
    <w:rsid w:val="00A2781E"/>
    <w:rsid w:val="00A27BCD"/>
    <w:rsid w:val="00A27BE5"/>
    <w:rsid w:val="00A27DE5"/>
    <w:rsid w:val="00A30617"/>
    <w:rsid w:val="00A308AA"/>
    <w:rsid w:val="00A30AFB"/>
    <w:rsid w:val="00A313F1"/>
    <w:rsid w:val="00A31CC5"/>
    <w:rsid w:val="00A320D0"/>
    <w:rsid w:val="00A321A2"/>
    <w:rsid w:val="00A328CC"/>
    <w:rsid w:val="00A32CE0"/>
    <w:rsid w:val="00A32D33"/>
    <w:rsid w:val="00A32EEC"/>
    <w:rsid w:val="00A32F8D"/>
    <w:rsid w:val="00A32FEA"/>
    <w:rsid w:val="00A3320F"/>
    <w:rsid w:val="00A333FA"/>
    <w:rsid w:val="00A3351F"/>
    <w:rsid w:val="00A3397B"/>
    <w:rsid w:val="00A33AC7"/>
    <w:rsid w:val="00A33B97"/>
    <w:rsid w:val="00A33BD9"/>
    <w:rsid w:val="00A33CE8"/>
    <w:rsid w:val="00A3532D"/>
    <w:rsid w:val="00A35334"/>
    <w:rsid w:val="00A35412"/>
    <w:rsid w:val="00A3607E"/>
    <w:rsid w:val="00A361CB"/>
    <w:rsid w:val="00A3710F"/>
    <w:rsid w:val="00A37568"/>
    <w:rsid w:val="00A37E54"/>
    <w:rsid w:val="00A37E77"/>
    <w:rsid w:val="00A40847"/>
    <w:rsid w:val="00A40C3D"/>
    <w:rsid w:val="00A40E94"/>
    <w:rsid w:val="00A41B91"/>
    <w:rsid w:val="00A41BC1"/>
    <w:rsid w:val="00A41D9D"/>
    <w:rsid w:val="00A42283"/>
    <w:rsid w:val="00A42302"/>
    <w:rsid w:val="00A423DB"/>
    <w:rsid w:val="00A425ED"/>
    <w:rsid w:val="00A425EE"/>
    <w:rsid w:val="00A42931"/>
    <w:rsid w:val="00A42A91"/>
    <w:rsid w:val="00A42ABE"/>
    <w:rsid w:val="00A42BC5"/>
    <w:rsid w:val="00A42CBC"/>
    <w:rsid w:val="00A43247"/>
    <w:rsid w:val="00A435CD"/>
    <w:rsid w:val="00A4365B"/>
    <w:rsid w:val="00A43667"/>
    <w:rsid w:val="00A437FD"/>
    <w:rsid w:val="00A4388D"/>
    <w:rsid w:val="00A438C6"/>
    <w:rsid w:val="00A439A2"/>
    <w:rsid w:val="00A43AB8"/>
    <w:rsid w:val="00A43AE4"/>
    <w:rsid w:val="00A43CDD"/>
    <w:rsid w:val="00A43FEE"/>
    <w:rsid w:val="00A44876"/>
    <w:rsid w:val="00A44C3C"/>
    <w:rsid w:val="00A44CAD"/>
    <w:rsid w:val="00A44E34"/>
    <w:rsid w:val="00A450B2"/>
    <w:rsid w:val="00A45A8C"/>
    <w:rsid w:val="00A463A6"/>
    <w:rsid w:val="00A463B8"/>
    <w:rsid w:val="00A46404"/>
    <w:rsid w:val="00A46566"/>
    <w:rsid w:val="00A465DE"/>
    <w:rsid w:val="00A46801"/>
    <w:rsid w:val="00A46A9B"/>
    <w:rsid w:val="00A46C30"/>
    <w:rsid w:val="00A46F1D"/>
    <w:rsid w:val="00A47654"/>
    <w:rsid w:val="00A47ACF"/>
    <w:rsid w:val="00A502E7"/>
    <w:rsid w:val="00A50482"/>
    <w:rsid w:val="00A5057A"/>
    <w:rsid w:val="00A5076C"/>
    <w:rsid w:val="00A5082C"/>
    <w:rsid w:val="00A50915"/>
    <w:rsid w:val="00A50A01"/>
    <w:rsid w:val="00A50BE1"/>
    <w:rsid w:val="00A516BA"/>
    <w:rsid w:val="00A51710"/>
    <w:rsid w:val="00A5172E"/>
    <w:rsid w:val="00A518AB"/>
    <w:rsid w:val="00A51977"/>
    <w:rsid w:val="00A52275"/>
    <w:rsid w:val="00A52282"/>
    <w:rsid w:val="00A52287"/>
    <w:rsid w:val="00A5230E"/>
    <w:rsid w:val="00A525E5"/>
    <w:rsid w:val="00A52758"/>
    <w:rsid w:val="00A52837"/>
    <w:rsid w:val="00A528F6"/>
    <w:rsid w:val="00A530CA"/>
    <w:rsid w:val="00A536B8"/>
    <w:rsid w:val="00A5397E"/>
    <w:rsid w:val="00A53E06"/>
    <w:rsid w:val="00A53E96"/>
    <w:rsid w:val="00A54110"/>
    <w:rsid w:val="00A542C7"/>
    <w:rsid w:val="00A542C9"/>
    <w:rsid w:val="00A550D5"/>
    <w:rsid w:val="00A55225"/>
    <w:rsid w:val="00A55A43"/>
    <w:rsid w:val="00A55A55"/>
    <w:rsid w:val="00A561E1"/>
    <w:rsid w:val="00A5630D"/>
    <w:rsid w:val="00A56575"/>
    <w:rsid w:val="00A56790"/>
    <w:rsid w:val="00A568C7"/>
    <w:rsid w:val="00A56F42"/>
    <w:rsid w:val="00A570C2"/>
    <w:rsid w:val="00A57146"/>
    <w:rsid w:val="00A57223"/>
    <w:rsid w:val="00A578C0"/>
    <w:rsid w:val="00A578DE"/>
    <w:rsid w:val="00A57A59"/>
    <w:rsid w:val="00A57D7C"/>
    <w:rsid w:val="00A60250"/>
    <w:rsid w:val="00A604D4"/>
    <w:rsid w:val="00A6098D"/>
    <w:rsid w:val="00A60DF4"/>
    <w:rsid w:val="00A610FB"/>
    <w:rsid w:val="00A611B8"/>
    <w:rsid w:val="00A6153C"/>
    <w:rsid w:val="00A61573"/>
    <w:rsid w:val="00A617E1"/>
    <w:rsid w:val="00A6219A"/>
    <w:rsid w:val="00A62645"/>
    <w:rsid w:val="00A62737"/>
    <w:rsid w:val="00A629E9"/>
    <w:rsid w:val="00A62BBF"/>
    <w:rsid w:val="00A62CF1"/>
    <w:rsid w:val="00A62D04"/>
    <w:rsid w:val="00A62D6A"/>
    <w:rsid w:val="00A62F5A"/>
    <w:rsid w:val="00A62FC5"/>
    <w:rsid w:val="00A630A7"/>
    <w:rsid w:val="00A63319"/>
    <w:rsid w:val="00A636BE"/>
    <w:rsid w:val="00A637FA"/>
    <w:rsid w:val="00A63C89"/>
    <w:rsid w:val="00A63DA6"/>
    <w:rsid w:val="00A63FD7"/>
    <w:rsid w:val="00A642A8"/>
    <w:rsid w:val="00A643D5"/>
    <w:rsid w:val="00A65279"/>
    <w:rsid w:val="00A6531D"/>
    <w:rsid w:val="00A657DF"/>
    <w:rsid w:val="00A65941"/>
    <w:rsid w:val="00A66042"/>
    <w:rsid w:val="00A6636F"/>
    <w:rsid w:val="00A66453"/>
    <w:rsid w:val="00A665E1"/>
    <w:rsid w:val="00A6678C"/>
    <w:rsid w:val="00A668C4"/>
    <w:rsid w:val="00A66918"/>
    <w:rsid w:val="00A66DFD"/>
    <w:rsid w:val="00A66ECD"/>
    <w:rsid w:val="00A6716A"/>
    <w:rsid w:val="00A67389"/>
    <w:rsid w:val="00A6796E"/>
    <w:rsid w:val="00A67A9C"/>
    <w:rsid w:val="00A70877"/>
    <w:rsid w:val="00A70B46"/>
    <w:rsid w:val="00A714E9"/>
    <w:rsid w:val="00A7155F"/>
    <w:rsid w:val="00A715C1"/>
    <w:rsid w:val="00A719A6"/>
    <w:rsid w:val="00A71B6F"/>
    <w:rsid w:val="00A72055"/>
    <w:rsid w:val="00A72192"/>
    <w:rsid w:val="00A72534"/>
    <w:rsid w:val="00A7265D"/>
    <w:rsid w:val="00A72AF4"/>
    <w:rsid w:val="00A72B09"/>
    <w:rsid w:val="00A72B73"/>
    <w:rsid w:val="00A72E24"/>
    <w:rsid w:val="00A72F73"/>
    <w:rsid w:val="00A731A7"/>
    <w:rsid w:val="00A731C3"/>
    <w:rsid w:val="00A735A5"/>
    <w:rsid w:val="00A73946"/>
    <w:rsid w:val="00A73977"/>
    <w:rsid w:val="00A744F7"/>
    <w:rsid w:val="00A74A84"/>
    <w:rsid w:val="00A74C4D"/>
    <w:rsid w:val="00A754C7"/>
    <w:rsid w:val="00A75A8E"/>
    <w:rsid w:val="00A75B8A"/>
    <w:rsid w:val="00A75E37"/>
    <w:rsid w:val="00A75F3B"/>
    <w:rsid w:val="00A76662"/>
    <w:rsid w:val="00A76674"/>
    <w:rsid w:val="00A768F1"/>
    <w:rsid w:val="00A76A6F"/>
    <w:rsid w:val="00A76A73"/>
    <w:rsid w:val="00A76BC4"/>
    <w:rsid w:val="00A76C22"/>
    <w:rsid w:val="00A76CF6"/>
    <w:rsid w:val="00A76E06"/>
    <w:rsid w:val="00A76E56"/>
    <w:rsid w:val="00A770CF"/>
    <w:rsid w:val="00A77797"/>
    <w:rsid w:val="00A777CE"/>
    <w:rsid w:val="00A77CED"/>
    <w:rsid w:val="00A77D3B"/>
    <w:rsid w:val="00A77E8C"/>
    <w:rsid w:val="00A80397"/>
    <w:rsid w:val="00A80654"/>
    <w:rsid w:val="00A80A93"/>
    <w:rsid w:val="00A80CA6"/>
    <w:rsid w:val="00A80CBB"/>
    <w:rsid w:val="00A812B7"/>
    <w:rsid w:val="00A815EC"/>
    <w:rsid w:val="00A81638"/>
    <w:rsid w:val="00A81DD7"/>
    <w:rsid w:val="00A82497"/>
    <w:rsid w:val="00A82516"/>
    <w:rsid w:val="00A82704"/>
    <w:rsid w:val="00A83283"/>
    <w:rsid w:val="00A833A4"/>
    <w:rsid w:val="00A8340D"/>
    <w:rsid w:val="00A8381B"/>
    <w:rsid w:val="00A83DFC"/>
    <w:rsid w:val="00A8410C"/>
    <w:rsid w:val="00A8477F"/>
    <w:rsid w:val="00A8482F"/>
    <w:rsid w:val="00A8493E"/>
    <w:rsid w:val="00A84EA7"/>
    <w:rsid w:val="00A84F75"/>
    <w:rsid w:val="00A84F8C"/>
    <w:rsid w:val="00A85532"/>
    <w:rsid w:val="00A855C1"/>
    <w:rsid w:val="00A857C2"/>
    <w:rsid w:val="00A85A56"/>
    <w:rsid w:val="00A85B54"/>
    <w:rsid w:val="00A85EC8"/>
    <w:rsid w:val="00A85F35"/>
    <w:rsid w:val="00A862ED"/>
    <w:rsid w:val="00A8677B"/>
    <w:rsid w:val="00A86AAC"/>
    <w:rsid w:val="00A87004"/>
    <w:rsid w:val="00A87280"/>
    <w:rsid w:val="00A87488"/>
    <w:rsid w:val="00A87681"/>
    <w:rsid w:val="00A87897"/>
    <w:rsid w:val="00A87C4A"/>
    <w:rsid w:val="00A904C7"/>
    <w:rsid w:val="00A9075C"/>
    <w:rsid w:val="00A90933"/>
    <w:rsid w:val="00A9095C"/>
    <w:rsid w:val="00A90ADE"/>
    <w:rsid w:val="00A90C3F"/>
    <w:rsid w:val="00A90C4E"/>
    <w:rsid w:val="00A91420"/>
    <w:rsid w:val="00A915E7"/>
    <w:rsid w:val="00A916AF"/>
    <w:rsid w:val="00A91F37"/>
    <w:rsid w:val="00A924CD"/>
    <w:rsid w:val="00A92A71"/>
    <w:rsid w:val="00A92AAD"/>
    <w:rsid w:val="00A92BE6"/>
    <w:rsid w:val="00A92EF4"/>
    <w:rsid w:val="00A93336"/>
    <w:rsid w:val="00A93992"/>
    <w:rsid w:val="00A94B77"/>
    <w:rsid w:val="00A94D8E"/>
    <w:rsid w:val="00A94E23"/>
    <w:rsid w:val="00A9500F"/>
    <w:rsid w:val="00A9546A"/>
    <w:rsid w:val="00A95493"/>
    <w:rsid w:val="00A958F6"/>
    <w:rsid w:val="00A95D0E"/>
    <w:rsid w:val="00A95FAE"/>
    <w:rsid w:val="00A96458"/>
    <w:rsid w:val="00A969EC"/>
    <w:rsid w:val="00A96FE2"/>
    <w:rsid w:val="00A96FE7"/>
    <w:rsid w:val="00A970F0"/>
    <w:rsid w:val="00A972DE"/>
    <w:rsid w:val="00A97575"/>
    <w:rsid w:val="00A97AF4"/>
    <w:rsid w:val="00AA0443"/>
    <w:rsid w:val="00AA0503"/>
    <w:rsid w:val="00AA06AB"/>
    <w:rsid w:val="00AA0ECD"/>
    <w:rsid w:val="00AA176E"/>
    <w:rsid w:val="00AA1AC8"/>
    <w:rsid w:val="00AA1D87"/>
    <w:rsid w:val="00AA1ED7"/>
    <w:rsid w:val="00AA21F0"/>
    <w:rsid w:val="00AA23EB"/>
    <w:rsid w:val="00AA2468"/>
    <w:rsid w:val="00AA2884"/>
    <w:rsid w:val="00AA29C9"/>
    <w:rsid w:val="00AA2A0F"/>
    <w:rsid w:val="00AA2A6B"/>
    <w:rsid w:val="00AA2FAC"/>
    <w:rsid w:val="00AA317B"/>
    <w:rsid w:val="00AA327A"/>
    <w:rsid w:val="00AA36DB"/>
    <w:rsid w:val="00AA3C36"/>
    <w:rsid w:val="00AA3C98"/>
    <w:rsid w:val="00AA4205"/>
    <w:rsid w:val="00AA4406"/>
    <w:rsid w:val="00AA4909"/>
    <w:rsid w:val="00AA4B43"/>
    <w:rsid w:val="00AA4E5C"/>
    <w:rsid w:val="00AA5127"/>
    <w:rsid w:val="00AA5218"/>
    <w:rsid w:val="00AA5300"/>
    <w:rsid w:val="00AA5536"/>
    <w:rsid w:val="00AA632E"/>
    <w:rsid w:val="00AA63C8"/>
    <w:rsid w:val="00AA64BF"/>
    <w:rsid w:val="00AA6C24"/>
    <w:rsid w:val="00AA6F8E"/>
    <w:rsid w:val="00AA71F2"/>
    <w:rsid w:val="00AA77CF"/>
    <w:rsid w:val="00AA7CAA"/>
    <w:rsid w:val="00AB062F"/>
    <w:rsid w:val="00AB08FA"/>
    <w:rsid w:val="00AB0978"/>
    <w:rsid w:val="00AB0A96"/>
    <w:rsid w:val="00AB0AC8"/>
    <w:rsid w:val="00AB10A7"/>
    <w:rsid w:val="00AB10D8"/>
    <w:rsid w:val="00AB122B"/>
    <w:rsid w:val="00AB129B"/>
    <w:rsid w:val="00AB1361"/>
    <w:rsid w:val="00AB15A1"/>
    <w:rsid w:val="00AB1727"/>
    <w:rsid w:val="00AB1B88"/>
    <w:rsid w:val="00AB1BB6"/>
    <w:rsid w:val="00AB1E7F"/>
    <w:rsid w:val="00AB1F97"/>
    <w:rsid w:val="00AB1FA5"/>
    <w:rsid w:val="00AB2269"/>
    <w:rsid w:val="00AB2597"/>
    <w:rsid w:val="00AB2CAF"/>
    <w:rsid w:val="00AB30CC"/>
    <w:rsid w:val="00AB347F"/>
    <w:rsid w:val="00AB3559"/>
    <w:rsid w:val="00AB3DFD"/>
    <w:rsid w:val="00AB3E2D"/>
    <w:rsid w:val="00AB416C"/>
    <w:rsid w:val="00AB43D8"/>
    <w:rsid w:val="00AB442C"/>
    <w:rsid w:val="00AB498A"/>
    <w:rsid w:val="00AB4E1C"/>
    <w:rsid w:val="00AB511D"/>
    <w:rsid w:val="00AB517C"/>
    <w:rsid w:val="00AB5B28"/>
    <w:rsid w:val="00AB5C65"/>
    <w:rsid w:val="00AB5C7E"/>
    <w:rsid w:val="00AB5FF5"/>
    <w:rsid w:val="00AB6012"/>
    <w:rsid w:val="00AB601F"/>
    <w:rsid w:val="00AB61F3"/>
    <w:rsid w:val="00AB6536"/>
    <w:rsid w:val="00AB6618"/>
    <w:rsid w:val="00AB6804"/>
    <w:rsid w:val="00AB6AA8"/>
    <w:rsid w:val="00AB6C0F"/>
    <w:rsid w:val="00AB74BF"/>
    <w:rsid w:val="00AB7570"/>
    <w:rsid w:val="00AB7787"/>
    <w:rsid w:val="00AB78E6"/>
    <w:rsid w:val="00AB7FDE"/>
    <w:rsid w:val="00AC0302"/>
    <w:rsid w:val="00AC03EF"/>
    <w:rsid w:val="00AC0409"/>
    <w:rsid w:val="00AC082B"/>
    <w:rsid w:val="00AC0A3B"/>
    <w:rsid w:val="00AC1464"/>
    <w:rsid w:val="00AC176E"/>
    <w:rsid w:val="00AC1C47"/>
    <w:rsid w:val="00AC2130"/>
    <w:rsid w:val="00AC22CB"/>
    <w:rsid w:val="00AC2732"/>
    <w:rsid w:val="00AC2A0F"/>
    <w:rsid w:val="00AC2AF1"/>
    <w:rsid w:val="00AC2CB6"/>
    <w:rsid w:val="00AC30AD"/>
    <w:rsid w:val="00AC34AB"/>
    <w:rsid w:val="00AC3663"/>
    <w:rsid w:val="00AC39F3"/>
    <w:rsid w:val="00AC3F20"/>
    <w:rsid w:val="00AC4272"/>
    <w:rsid w:val="00AC429D"/>
    <w:rsid w:val="00AC455D"/>
    <w:rsid w:val="00AC4AD6"/>
    <w:rsid w:val="00AC5455"/>
    <w:rsid w:val="00AC5F5A"/>
    <w:rsid w:val="00AC65C4"/>
    <w:rsid w:val="00AC6DFB"/>
    <w:rsid w:val="00AC704F"/>
    <w:rsid w:val="00AC7068"/>
    <w:rsid w:val="00AC72D3"/>
    <w:rsid w:val="00AC73BA"/>
    <w:rsid w:val="00AC76C3"/>
    <w:rsid w:val="00AC7970"/>
    <w:rsid w:val="00AC7E6C"/>
    <w:rsid w:val="00AD0027"/>
    <w:rsid w:val="00AD0B10"/>
    <w:rsid w:val="00AD1073"/>
    <w:rsid w:val="00AD10D9"/>
    <w:rsid w:val="00AD1309"/>
    <w:rsid w:val="00AD1487"/>
    <w:rsid w:val="00AD1777"/>
    <w:rsid w:val="00AD1AE8"/>
    <w:rsid w:val="00AD1B12"/>
    <w:rsid w:val="00AD1D84"/>
    <w:rsid w:val="00AD1F4F"/>
    <w:rsid w:val="00AD226E"/>
    <w:rsid w:val="00AD23DF"/>
    <w:rsid w:val="00AD23E3"/>
    <w:rsid w:val="00AD2FB0"/>
    <w:rsid w:val="00AD31CC"/>
    <w:rsid w:val="00AD3243"/>
    <w:rsid w:val="00AD346D"/>
    <w:rsid w:val="00AD363D"/>
    <w:rsid w:val="00AD3A12"/>
    <w:rsid w:val="00AD3BBC"/>
    <w:rsid w:val="00AD3BF0"/>
    <w:rsid w:val="00AD3C74"/>
    <w:rsid w:val="00AD3EC7"/>
    <w:rsid w:val="00AD4852"/>
    <w:rsid w:val="00AD4853"/>
    <w:rsid w:val="00AD4C86"/>
    <w:rsid w:val="00AD4D6D"/>
    <w:rsid w:val="00AD4E98"/>
    <w:rsid w:val="00AD56CE"/>
    <w:rsid w:val="00AD570C"/>
    <w:rsid w:val="00AD5849"/>
    <w:rsid w:val="00AD5B6B"/>
    <w:rsid w:val="00AD5D28"/>
    <w:rsid w:val="00AD601F"/>
    <w:rsid w:val="00AD61B6"/>
    <w:rsid w:val="00AD68DF"/>
    <w:rsid w:val="00AD6E90"/>
    <w:rsid w:val="00AD6EF8"/>
    <w:rsid w:val="00AD7483"/>
    <w:rsid w:val="00AD7A61"/>
    <w:rsid w:val="00AD7D8A"/>
    <w:rsid w:val="00AD7F6E"/>
    <w:rsid w:val="00AE0237"/>
    <w:rsid w:val="00AE02B2"/>
    <w:rsid w:val="00AE0471"/>
    <w:rsid w:val="00AE067E"/>
    <w:rsid w:val="00AE0B05"/>
    <w:rsid w:val="00AE0DBF"/>
    <w:rsid w:val="00AE1636"/>
    <w:rsid w:val="00AE171B"/>
    <w:rsid w:val="00AE18FE"/>
    <w:rsid w:val="00AE1A05"/>
    <w:rsid w:val="00AE1D5F"/>
    <w:rsid w:val="00AE1DC8"/>
    <w:rsid w:val="00AE2153"/>
    <w:rsid w:val="00AE2749"/>
    <w:rsid w:val="00AE27D7"/>
    <w:rsid w:val="00AE27DF"/>
    <w:rsid w:val="00AE2DD5"/>
    <w:rsid w:val="00AE324C"/>
    <w:rsid w:val="00AE37EF"/>
    <w:rsid w:val="00AE3F64"/>
    <w:rsid w:val="00AE3FFF"/>
    <w:rsid w:val="00AE420F"/>
    <w:rsid w:val="00AE4246"/>
    <w:rsid w:val="00AE4786"/>
    <w:rsid w:val="00AE5077"/>
    <w:rsid w:val="00AE52E9"/>
    <w:rsid w:val="00AE5662"/>
    <w:rsid w:val="00AE591E"/>
    <w:rsid w:val="00AE5F65"/>
    <w:rsid w:val="00AE5F6D"/>
    <w:rsid w:val="00AE60F9"/>
    <w:rsid w:val="00AE63BD"/>
    <w:rsid w:val="00AE692A"/>
    <w:rsid w:val="00AE6ABD"/>
    <w:rsid w:val="00AE795E"/>
    <w:rsid w:val="00AE79C9"/>
    <w:rsid w:val="00AE7DA9"/>
    <w:rsid w:val="00AE7E01"/>
    <w:rsid w:val="00AE7E3B"/>
    <w:rsid w:val="00AE7E42"/>
    <w:rsid w:val="00AE7FE3"/>
    <w:rsid w:val="00AF03C6"/>
    <w:rsid w:val="00AF05A0"/>
    <w:rsid w:val="00AF0CBA"/>
    <w:rsid w:val="00AF0CBC"/>
    <w:rsid w:val="00AF0E82"/>
    <w:rsid w:val="00AF0EF7"/>
    <w:rsid w:val="00AF166A"/>
    <w:rsid w:val="00AF1D2F"/>
    <w:rsid w:val="00AF1EF8"/>
    <w:rsid w:val="00AF1F49"/>
    <w:rsid w:val="00AF256D"/>
    <w:rsid w:val="00AF25F4"/>
    <w:rsid w:val="00AF25F9"/>
    <w:rsid w:val="00AF2B1F"/>
    <w:rsid w:val="00AF2B66"/>
    <w:rsid w:val="00AF2B94"/>
    <w:rsid w:val="00AF2C8C"/>
    <w:rsid w:val="00AF2E04"/>
    <w:rsid w:val="00AF30C9"/>
    <w:rsid w:val="00AF348F"/>
    <w:rsid w:val="00AF39AD"/>
    <w:rsid w:val="00AF3ED2"/>
    <w:rsid w:val="00AF3FE5"/>
    <w:rsid w:val="00AF4188"/>
    <w:rsid w:val="00AF4344"/>
    <w:rsid w:val="00AF4531"/>
    <w:rsid w:val="00AF468E"/>
    <w:rsid w:val="00AF476D"/>
    <w:rsid w:val="00AF4A1F"/>
    <w:rsid w:val="00AF4D1C"/>
    <w:rsid w:val="00AF5329"/>
    <w:rsid w:val="00AF5678"/>
    <w:rsid w:val="00AF5724"/>
    <w:rsid w:val="00AF576A"/>
    <w:rsid w:val="00AF5889"/>
    <w:rsid w:val="00AF5961"/>
    <w:rsid w:val="00AF5CA3"/>
    <w:rsid w:val="00AF5CEB"/>
    <w:rsid w:val="00AF6002"/>
    <w:rsid w:val="00AF6035"/>
    <w:rsid w:val="00AF622E"/>
    <w:rsid w:val="00AF6D78"/>
    <w:rsid w:val="00AF6ED2"/>
    <w:rsid w:val="00AF6ED8"/>
    <w:rsid w:val="00AF6F7E"/>
    <w:rsid w:val="00AF72F1"/>
    <w:rsid w:val="00AF73CA"/>
    <w:rsid w:val="00AF73F2"/>
    <w:rsid w:val="00AF7766"/>
    <w:rsid w:val="00AF7882"/>
    <w:rsid w:val="00AF78A5"/>
    <w:rsid w:val="00AF7B66"/>
    <w:rsid w:val="00B00023"/>
    <w:rsid w:val="00B0018F"/>
    <w:rsid w:val="00B0030C"/>
    <w:rsid w:val="00B004B4"/>
    <w:rsid w:val="00B00C4F"/>
    <w:rsid w:val="00B00CF1"/>
    <w:rsid w:val="00B00FAA"/>
    <w:rsid w:val="00B01132"/>
    <w:rsid w:val="00B011C8"/>
    <w:rsid w:val="00B0129B"/>
    <w:rsid w:val="00B0174E"/>
    <w:rsid w:val="00B020B0"/>
    <w:rsid w:val="00B02650"/>
    <w:rsid w:val="00B0271E"/>
    <w:rsid w:val="00B029ED"/>
    <w:rsid w:val="00B03E2B"/>
    <w:rsid w:val="00B04068"/>
    <w:rsid w:val="00B04323"/>
    <w:rsid w:val="00B04551"/>
    <w:rsid w:val="00B0468F"/>
    <w:rsid w:val="00B0487F"/>
    <w:rsid w:val="00B04AD3"/>
    <w:rsid w:val="00B04E74"/>
    <w:rsid w:val="00B050EC"/>
    <w:rsid w:val="00B0554F"/>
    <w:rsid w:val="00B05589"/>
    <w:rsid w:val="00B05BF5"/>
    <w:rsid w:val="00B0604D"/>
    <w:rsid w:val="00B063ED"/>
    <w:rsid w:val="00B068BA"/>
    <w:rsid w:val="00B07153"/>
    <w:rsid w:val="00B07884"/>
    <w:rsid w:val="00B07A39"/>
    <w:rsid w:val="00B103E9"/>
    <w:rsid w:val="00B10499"/>
    <w:rsid w:val="00B104FE"/>
    <w:rsid w:val="00B105F1"/>
    <w:rsid w:val="00B105FD"/>
    <w:rsid w:val="00B10674"/>
    <w:rsid w:val="00B112BD"/>
    <w:rsid w:val="00B11FD0"/>
    <w:rsid w:val="00B129AF"/>
    <w:rsid w:val="00B12CEA"/>
    <w:rsid w:val="00B12D09"/>
    <w:rsid w:val="00B13221"/>
    <w:rsid w:val="00B13446"/>
    <w:rsid w:val="00B1344A"/>
    <w:rsid w:val="00B135A2"/>
    <w:rsid w:val="00B1390A"/>
    <w:rsid w:val="00B14447"/>
    <w:rsid w:val="00B14948"/>
    <w:rsid w:val="00B14C10"/>
    <w:rsid w:val="00B14F2D"/>
    <w:rsid w:val="00B1516A"/>
    <w:rsid w:val="00B15471"/>
    <w:rsid w:val="00B158CF"/>
    <w:rsid w:val="00B15E38"/>
    <w:rsid w:val="00B15F70"/>
    <w:rsid w:val="00B16021"/>
    <w:rsid w:val="00B16518"/>
    <w:rsid w:val="00B16523"/>
    <w:rsid w:val="00B1668A"/>
    <w:rsid w:val="00B168D7"/>
    <w:rsid w:val="00B169AE"/>
    <w:rsid w:val="00B170D5"/>
    <w:rsid w:val="00B171B7"/>
    <w:rsid w:val="00B17249"/>
    <w:rsid w:val="00B172B5"/>
    <w:rsid w:val="00B173AC"/>
    <w:rsid w:val="00B1773E"/>
    <w:rsid w:val="00B17821"/>
    <w:rsid w:val="00B17C2C"/>
    <w:rsid w:val="00B17EE1"/>
    <w:rsid w:val="00B20240"/>
    <w:rsid w:val="00B20482"/>
    <w:rsid w:val="00B213CE"/>
    <w:rsid w:val="00B215EC"/>
    <w:rsid w:val="00B21721"/>
    <w:rsid w:val="00B21ACE"/>
    <w:rsid w:val="00B22175"/>
    <w:rsid w:val="00B22404"/>
    <w:rsid w:val="00B2265B"/>
    <w:rsid w:val="00B2268C"/>
    <w:rsid w:val="00B229D7"/>
    <w:rsid w:val="00B22AA5"/>
    <w:rsid w:val="00B23132"/>
    <w:rsid w:val="00B239CE"/>
    <w:rsid w:val="00B23A53"/>
    <w:rsid w:val="00B23B27"/>
    <w:rsid w:val="00B23C3A"/>
    <w:rsid w:val="00B23CB5"/>
    <w:rsid w:val="00B23D2A"/>
    <w:rsid w:val="00B23F63"/>
    <w:rsid w:val="00B2412F"/>
    <w:rsid w:val="00B243B8"/>
    <w:rsid w:val="00B2443E"/>
    <w:rsid w:val="00B245E4"/>
    <w:rsid w:val="00B2494C"/>
    <w:rsid w:val="00B24A16"/>
    <w:rsid w:val="00B24C98"/>
    <w:rsid w:val="00B2526D"/>
    <w:rsid w:val="00B258CD"/>
    <w:rsid w:val="00B25A5E"/>
    <w:rsid w:val="00B25C89"/>
    <w:rsid w:val="00B26232"/>
    <w:rsid w:val="00B264EA"/>
    <w:rsid w:val="00B26600"/>
    <w:rsid w:val="00B26A39"/>
    <w:rsid w:val="00B26A4F"/>
    <w:rsid w:val="00B26CC2"/>
    <w:rsid w:val="00B276AB"/>
    <w:rsid w:val="00B2775D"/>
    <w:rsid w:val="00B27889"/>
    <w:rsid w:val="00B2795D"/>
    <w:rsid w:val="00B27CA5"/>
    <w:rsid w:val="00B27F49"/>
    <w:rsid w:val="00B27F4C"/>
    <w:rsid w:val="00B30974"/>
    <w:rsid w:val="00B310AC"/>
    <w:rsid w:val="00B311D4"/>
    <w:rsid w:val="00B31723"/>
    <w:rsid w:val="00B318D8"/>
    <w:rsid w:val="00B31A62"/>
    <w:rsid w:val="00B31F4E"/>
    <w:rsid w:val="00B3209A"/>
    <w:rsid w:val="00B322C4"/>
    <w:rsid w:val="00B3253B"/>
    <w:rsid w:val="00B325AD"/>
    <w:rsid w:val="00B325B7"/>
    <w:rsid w:val="00B32CE5"/>
    <w:rsid w:val="00B33343"/>
    <w:rsid w:val="00B33854"/>
    <w:rsid w:val="00B33CB4"/>
    <w:rsid w:val="00B33DAC"/>
    <w:rsid w:val="00B33F6E"/>
    <w:rsid w:val="00B33FD5"/>
    <w:rsid w:val="00B3420B"/>
    <w:rsid w:val="00B342F4"/>
    <w:rsid w:val="00B3430A"/>
    <w:rsid w:val="00B34E83"/>
    <w:rsid w:val="00B355B4"/>
    <w:rsid w:val="00B357EC"/>
    <w:rsid w:val="00B358C2"/>
    <w:rsid w:val="00B35A41"/>
    <w:rsid w:val="00B35AAF"/>
    <w:rsid w:val="00B35BA4"/>
    <w:rsid w:val="00B35C31"/>
    <w:rsid w:val="00B35F36"/>
    <w:rsid w:val="00B3632B"/>
    <w:rsid w:val="00B36AEC"/>
    <w:rsid w:val="00B36D9B"/>
    <w:rsid w:val="00B3704E"/>
    <w:rsid w:val="00B3726C"/>
    <w:rsid w:val="00B3735B"/>
    <w:rsid w:val="00B3796D"/>
    <w:rsid w:val="00B40767"/>
    <w:rsid w:val="00B407EA"/>
    <w:rsid w:val="00B407EB"/>
    <w:rsid w:val="00B40A24"/>
    <w:rsid w:val="00B40A56"/>
    <w:rsid w:val="00B40C85"/>
    <w:rsid w:val="00B40C9E"/>
    <w:rsid w:val="00B40E86"/>
    <w:rsid w:val="00B4170E"/>
    <w:rsid w:val="00B41C12"/>
    <w:rsid w:val="00B41CD2"/>
    <w:rsid w:val="00B42AC4"/>
    <w:rsid w:val="00B42B3D"/>
    <w:rsid w:val="00B42DC0"/>
    <w:rsid w:val="00B4304C"/>
    <w:rsid w:val="00B430D7"/>
    <w:rsid w:val="00B43247"/>
    <w:rsid w:val="00B4325F"/>
    <w:rsid w:val="00B4355B"/>
    <w:rsid w:val="00B43632"/>
    <w:rsid w:val="00B43EE5"/>
    <w:rsid w:val="00B43F83"/>
    <w:rsid w:val="00B445CF"/>
    <w:rsid w:val="00B448D6"/>
    <w:rsid w:val="00B44DC2"/>
    <w:rsid w:val="00B44E7E"/>
    <w:rsid w:val="00B44F4A"/>
    <w:rsid w:val="00B450A5"/>
    <w:rsid w:val="00B450D4"/>
    <w:rsid w:val="00B451EA"/>
    <w:rsid w:val="00B4533F"/>
    <w:rsid w:val="00B4584F"/>
    <w:rsid w:val="00B45A3C"/>
    <w:rsid w:val="00B45BA1"/>
    <w:rsid w:val="00B45F17"/>
    <w:rsid w:val="00B45F74"/>
    <w:rsid w:val="00B46295"/>
    <w:rsid w:val="00B465ED"/>
    <w:rsid w:val="00B46787"/>
    <w:rsid w:val="00B468EE"/>
    <w:rsid w:val="00B4693F"/>
    <w:rsid w:val="00B46DA9"/>
    <w:rsid w:val="00B46E16"/>
    <w:rsid w:val="00B471B1"/>
    <w:rsid w:val="00B4723A"/>
    <w:rsid w:val="00B473E7"/>
    <w:rsid w:val="00B4768D"/>
    <w:rsid w:val="00B47CAF"/>
    <w:rsid w:val="00B5003C"/>
    <w:rsid w:val="00B50183"/>
    <w:rsid w:val="00B50593"/>
    <w:rsid w:val="00B505C3"/>
    <w:rsid w:val="00B506F8"/>
    <w:rsid w:val="00B5077F"/>
    <w:rsid w:val="00B50A03"/>
    <w:rsid w:val="00B50D77"/>
    <w:rsid w:val="00B51272"/>
    <w:rsid w:val="00B512A5"/>
    <w:rsid w:val="00B5137C"/>
    <w:rsid w:val="00B51609"/>
    <w:rsid w:val="00B51666"/>
    <w:rsid w:val="00B516B9"/>
    <w:rsid w:val="00B518E3"/>
    <w:rsid w:val="00B51BC5"/>
    <w:rsid w:val="00B51DD7"/>
    <w:rsid w:val="00B51FB7"/>
    <w:rsid w:val="00B521AC"/>
    <w:rsid w:val="00B521C8"/>
    <w:rsid w:val="00B526D9"/>
    <w:rsid w:val="00B527BD"/>
    <w:rsid w:val="00B53018"/>
    <w:rsid w:val="00B5321C"/>
    <w:rsid w:val="00B542C3"/>
    <w:rsid w:val="00B5434C"/>
    <w:rsid w:val="00B54619"/>
    <w:rsid w:val="00B54817"/>
    <w:rsid w:val="00B54976"/>
    <w:rsid w:val="00B54A6C"/>
    <w:rsid w:val="00B5512D"/>
    <w:rsid w:val="00B55205"/>
    <w:rsid w:val="00B5537B"/>
    <w:rsid w:val="00B5544E"/>
    <w:rsid w:val="00B55696"/>
    <w:rsid w:val="00B558D1"/>
    <w:rsid w:val="00B55A37"/>
    <w:rsid w:val="00B55C0D"/>
    <w:rsid w:val="00B56299"/>
    <w:rsid w:val="00B56413"/>
    <w:rsid w:val="00B56BBB"/>
    <w:rsid w:val="00B56F71"/>
    <w:rsid w:val="00B574A1"/>
    <w:rsid w:val="00B5781B"/>
    <w:rsid w:val="00B57885"/>
    <w:rsid w:val="00B57B9E"/>
    <w:rsid w:val="00B600FB"/>
    <w:rsid w:val="00B6042D"/>
    <w:rsid w:val="00B605D1"/>
    <w:rsid w:val="00B60940"/>
    <w:rsid w:val="00B60C8D"/>
    <w:rsid w:val="00B60F07"/>
    <w:rsid w:val="00B60F1B"/>
    <w:rsid w:val="00B61277"/>
    <w:rsid w:val="00B61318"/>
    <w:rsid w:val="00B61C3A"/>
    <w:rsid w:val="00B61C79"/>
    <w:rsid w:val="00B620C0"/>
    <w:rsid w:val="00B621DC"/>
    <w:rsid w:val="00B62A3A"/>
    <w:rsid w:val="00B62B18"/>
    <w:rsid w:val="00B62B93"/>
    <w:rsid w:val="00B6362B"/>
    <w:rsid w:val="00B63733"/>
    <w:rsid w:val="00B6390B"/>
    <w:rsid w:val="00B63D11"/>
    <w:rsid w:val="00B64306"/>
    <w:rsid w:val="00B64617"/>
    <w:rsid w:val="00B64D61"/>
    <w:rsid w:val="00B64DE0"/>
    <w:rsid w:val="00B64DE7"/>
    <w:rsid w:val="00B64F08"/>
    <w:rsid w:val="00B64F44"/>
    <w:rsid w:val="00B64FE9"/>
    <w:rsid w:val="00B6500B"/>
    <w:rsid w:val="00B6517E"/>
    <w:rsid w:val="00B6576A"/>
    <w:rsid w:val="00B6596B"/>
    <w:rsid w:val="00B65A4F"/>
    <w:rsid w:val="00B65AF7"/>
    <w:rsid w:val="00B65C4F"/>
    <w:rsid w:val="00B66116"/>
    <w:rsid w:val="00B66184"/>
    <w:rsid w:val="00B66394"/>
    <w:rsid w:val="00B66576"/>
    <w:rsid w:val="00B666CA"/>
    <w:rsid w:val="00B667DC"/>
    <w:rsid w:val="00B673AE"/>
    <w:rsid w:val="00B67912"/>
    <w:rsid w:val="00B67B0A"/>
    <w:rsid w:val="00B67BDD"/>
    <w:rsid w:val="00B703AA"/>
    <w:rsid w:val="00B704DA"/>
    <w:rsid w:val="00B70544"/>
    <w:rsid w:val="00B70914"/>
    <w:rsid w:val="00B70BA7"/>
    <w:rsid w:val="00B70E60"/>
    <w:rsid w:val="00B7105F"/>
    <w:rsid w:val="00B711C2"/>
    <w:rsid w:val="00B71710"/>
    <w:rsid w:val="00B720EC"/>
    <w:rsid w:val="00B72363"/>
    <w:rsid w:val="00B72584"/>
    <w:rsid w:val="00B72711"/>
    <w:rsid w:val="00B729F5"/>
    <w:rsid w:val="00B72A48"/>
    <w:rsid w:val="00B72ADF"/>
    <w:rsid w:val="00B72E73"/>
    <w:rsid w:val="00B72F39"/>
    <w:rsid w:val="00B73603"/>
    <w:rsid w:val="00B738A5"/>
    <w:rsid w:val="00B740E5"/>
    <w:rsid w:val="00B743B0"/>
    <w:rsid w:val="00B74991"/>
    <w:rsid w:val="00B74A76"/>
    <w:rsid w:val="00B74B81"/>
    <w:rsid w:val="00B74B91"/>
    <w:rsid w:val="00B7543B"/>
    <w:rsid w:val="00B75502"/>
    <w:rsid w:val="00B75562"/>
    <w:rsid w:val="00B75616"/>
    <w:rsid w:val="00B76190"/>
    <w:rsid w:val="00B7654D"/>
    <w:rsid w:val="00B76A56"/>
    <w:rsid w:val="00B76A80"/>
    <w:rsid w:val="00B76E51"/>
    <w:rsid w:val="00B77393"/>
    <w:rsid w:val="00B7739C"/>
    <w:rsid w:val="00B77AC9"/>
    <w:rsid w:val="00B77C32"/>
    <w:rsid w:val="00B8029E"/>
    <w:rsid w:val="00B8077A"/>
    <w:rsid w:val="00B80984"/>
    <w:rsid w:val="00B80987"/>
    <w:rsid w:val="00B80AEA"/>
    <w:rsid w:val="00B818C6"/>
    <w:rsid w:val="00B8190E"/>
    <w:rsid w:val="00B8267C"/>
    <w:rsid w:val="00B829B7"/>
    <w:rsid w:val="00B82E99"/>
    <w:rsid w:val="00B83A51"/>
    <w:rsid w:val="00B83C46"/>
    <w:rsid w:val="00B83C6D"/>
    <w:rsid w:val="00B841CD"/>
    <w:rsid w:val="00B84951"/>
    <w:rsid w:val="00B84E12"/>
    <w:rsid w:val="00B84E44"/>
    <w:rsid w:val="00B85087"/>
    <w:rsid w:val="00B85173"/>
    <w:rsid w:val="00B8544F"/>
    <w:rsid w:val="00B85863"/>
    <w:rsid w:val="00B85D51"/>
    <w:rsid w:val="00B85E2D"/>
    <w:rsid w:val="00B85ECE"/>
    <w:rsid w:val="00B8602C"/>
    <w:rsid w:val="00B86587"/>
    <w:rsid w:val="00B866BB"/>
    <w:rsid w:val="00B867D5"/>
    <w:rsid w:val="00B86981"/>
    <w:rsid w:val="00B869D1"/>
    <w:rsid w:val="00B86A02"/>
    <w:rsid w:val="00B86D82"/>
    <w:rsid w:val="00B86E20"/>
    <w:rsid w:val="00B8717E"/>
    <w:rsid w:val="00B87573"/>
    <w:rsid w:val="00B87750"/>
    <w:rsid w:val="00B877B4"/>
    <w:rsid w:val="00B87960"/>
    <w:rsid w:val="00B87B24"/>
    <w:rsid w:val="00B87C14"/>
    <w:rsid w:val="00B87C2E"/>
    <w:rsid w:val="00B87D06"/>
    <w:rsid w:val="00B906CA"/>
    <w:rsid w:val="00B907A6"/>
    <w:rsid w:val="00B908B7"/>
    <w:rsid w:val="00B9126E"/>
    <w:rsid w:val="00B91450"/>
    <w:rsid w:val="00B91451"/>
    <w:rsid w:val="00B9161A"/>
    <w:rsid w:val="00B919C4"/>
    <w:rsid w:val="00B91A75"/>
    <w:rsid w:val="00B92533"/>
    <w:rsid w:val="00B93126"/>
    <w:rsid w:val="00B9358B"/>
    <w:rsid w:val="00B93FE5"/>
    <w:rsid w:val="00B941A4"/>
    <w:rsid w:val="00B9458A"/>
    <w:rsid w:val="00B947F6"/>
    <w:rsid w:val="00B948E2"/>
    <w:rsid w:val="00B94D60"/>
    <w:rsid w:val="00B95351"/>
    <w:rsid w:val="00B9541D"/>
    <w:rsid w:val="00B95661"/>
    <w:rsid w:val="00B95750"/>
    <w:rsid w:val="00B95833"/>
    <w:rsid w:val="00B95AB5"/>
    <w:rsid w:val="00B9606C"/>
    <w:rsid w:val="00B96475"/>
    <w:rsid w:val="00B96F79"/>
    <w:rsid w:val="00B970AD"/>
    <w:rsid w:val="00B9753F"/>
    <w:rsid w:val="00B97D16"/>
    <w:rsid w:val="00B97F50"/>
    <w:rsid w:val="00B97F79"/>
    <w:rsid w:val="00BA0665"/>
    <w:rsid w:val="00BA0832"/>
    <w:rsid w:val="00BA0D4F"/>
    <w:rsid w:val="00BA1347"/>
    <w:rsid w:val="00BA1BBF"/>
    <w:rsid w:val="00BA2656"/>
    <w:rsid w:val="00BA2672"/>
    <w:rsid w:val="00BA2939"/>
    <w:rsid w:val="00BA36E8"/>
    <w:rsid w:val="00BA38CF"/>
    <w:rsid w:val="00BA3BB7"/>
    <w:rsid w:val="00BA3CAA"/>
    <w:rsid w:val="00BA41A7"/>
    <w:rsid w:val="00BA43FF"/>
    <w:rsid w:val="00BA53B4"/>
    <w:rsid w:val="00BA5436"/>
    <w:rsid w:val="00BA58FC"/>
    <w:rsid w:val="00BA5C56"/>
    <w:rsid w:val="00BA6293"/>
    <w:rsid w:val="00BA63EE"/>
    <w:rsid w:val="00BA6810"/>
    <w:rsid w:val="00BA6B8A"/>
    <w:rsid w:val="00BA6BEC"/>
    <w:rsid w:val="00BA7866"/>
    <w:rsid w:val="00BB075B"/>
    <w:rsid w:val="00BB0B30"/>
    <w:rsid w:val="00BB0C12"/>
    <w:rsid w:val="00BB146A"/>
    <w:rsid w:val="00BB151C"/>
    <w:rsid w:val="00BB153C"/>
    <w:rsid w:val="00BB23EC"/>
    <w:rsid w:val="00BB2470"/>
    <w:rsid w:val="00BB2520"/>
    <w:rsid w:val="00BB2632"/>
    <w:rsid w:val="00BB2AEF"/>
    <w:rsid w:val="00BB3921"/>
    <w:rsid w:val="00BB3E6E"/>
    <w:rsid w:val="00BB3FF0"/>
    <w:rsid w:val="00BB465C"/>
    <w:rsid w:val="00BB48F6"/>
    <w:rsid w:val="00BB4946"/>
    <w:rsid w:val="00BB4F1F"/>
    <w:rsid w:val="00BB5251"/>
    <w:rsid w:val="00BB53D7"/>
    <w:rsid w:val="00BB5C1C"/>
    <w:rsid w:val="00BB5DA6"/>
    <w:rsid w:val="00BB5E32"/>
    <w:rsid w:val="00BB5E86"/>
    <w:rsid w:val="00BB67A3"/>
    <w:rsid w:val="00BB6F45"/>
    <w:rsid w:val="00BB7F20"/>
    <w:rsid w:val="00BB7F4A"/>
    <w:rsid w:val="00BC0272"/>
    <w:rsid w:val="00BC0281"/>
    <w:rsid w:val="00BC02CD"/>
    <w:rsid w:val="00BC08F9"/>
    <w:rsid w:val="00BC1191"/>
    <w:rsid w:val="00BC1230"/>
    <w:rsid w:val="00BC1379"/>
    <w:rsid w:val="00BC1621"/>
    <w:rsid w:val="00BC17C5"/>
    <w:rsid w:val="00BC21D0"/>
    <w:rsid w:val="00BC24B9"/>
    <w:rsid w:val="00BC28E8"/>
    <w:rsid w:val="00BC2CDB"/>
    <w:rsid w:val="00BC2D64"/>
    <w:rsid w:val="00BC3088"/>
    <w:rsid w:val="00BC316F"/>
    <w:rsid w:val="00BC3C94"/>
    <w:rsid w:val="00BC3CE9"/>
    <w:rsid w:val="00BC3CFC"/>
    <w:rsid w:val="00BC4196"/>
    <w:rsid w:val="00BC44E3"/>
    <w:rsid w:val="00BC47B2"/>
    <w:rsid w:val="00BC4B69"/>
    <w:rsid w:val="00BC4BB1"/>
    <w:rsid w:val="00BC4E8C"/>
    <w:rsid w:val="00BC500B"/>
    <w:rsid w:val="00BC5066"/>
    <w:rsid w:val="00BC529B"/>
    <w:rsid w:val="00BC58B2"/>
    <w:rsid w:val="00BC5CE7"/>
    <w:rsid w:val="00BC5E04"/>
    <w:rsid w:val="00BC5EB7"/>
    <w:rsid w:val="00BC6210"/>
    <w:rsid w:val="00BC627C"/>
    <w:rsid w:val="00BC63AE"/>
    <w:rsid w:val="00BC67F1"/>
    <w:rsid w:val="00BC686A"/>
    <w:rsid w:val="00BC69DF"/>
    <w:rsid w:val="00BC6D00"/>
    <w:rsid w:val="00BC725A"/>
    <w:rsid w:val="00BC7D66"/>
    <w:rsid w:val="00BD014C"/>
    <w:rsid w:val="00BD0B09"/>
    <w:rsid w:val="00BD0EA2"/>
    <w:rsid w:val="00BD0FDD"/>
    <w:rsid w:val="00BD10BF"/>
    <w:rsid w:val="00BD13F5"/>
    <w:rsid w:val="00BD15D7"/>
    <w:rsid w:val="00BD160F"/>
    <w:rsid w:val="00BD17B2"/>
    <w:rsid w:val="00BD18E5"/>
    <w:rsid w:val="00BD1969"/>
    <w:rsid w:val="00BD1B28"/>
    <w:rsid w:val="00BD20B4"/>
    <w:rsid w:val="00BD2409"/>
    <w:rsid w:val="00BD27D6"/>
    <w:rsid w:val="00BD2BA8"/>
    <w:rsid w:val="00BD3169"/>
    <w:rsid w:val="00BD326B"/>
    <w:rsid w:val="00BD3339"/>
    <w:rsid w:val="00BD3507"/>
    <w:rsid w:val="00BD3826"/>
    <w:rsid w:val="00BD3A3D"/>
    <w:rsid w:val="00BD45F0"/>
    <w:rsid w:val="00BD4891"/>
    <w:rsid w:val="00BD48A4"/>
    <w:rsid w:val="00BD48B0"/>
    <w:rsid w:val="00BD4A25"/>
    <w:rsid w:val="00BD4DC1"/>
    <w:rsid w:val="00BD4E14"/>
    <w:rsid w:val="00BD517C"/>
    <w:rsid w:val="00BD52CA"/>
    <w:rsid w:val="00BD5A73"/>
    <w:rsid w:val="00BD5C76"/>
    <w:rsid w:val="00BD6130"/>
    <w:rsid w:val="00BD6752"/>
    <w:rsid w:val="00BD6B3D"/>
    <w:rsid w:val="00BD73F1"/>
    <w:rsid w:val="00BD7985"/>
    <w:rsid w:val="00BD79A0"/>
    <w:rsid w:val="00BD7DDB"/>
    <w:rsid w:val="00BD7FBF"/>
    <w:rsid w:val="00BD7FC0"/>
    <w:rsid w:val="00BE0125"/>
    <w:rsid w:val="00BE017F"/>
    <w:rsid w:val="00BE05FD"/>
    <w:rsid w:val="00BE0846"/>
    <w:rsid w:val="00BE0A2F"/>
    <w:rsid w:val="00BE0D0E"/>
    <w:rsid w:val="00BE11CC"/>
    <w:rsid w:val="00BE1B1D"/>
    <w:rsid w:val="00BE1B59"/>
    <w:rsid w:val="00BE1E90"/>
    <w:rsid w:val="00BE1F16"/>
    <w:rsid w:val="00BE1F36"/>
    <w:rsid w:val="00BE2235"/>
    <w:rsid w:val="00BE25E1"/>
    <w:rsid w:val="00BE2A90"/>
    <w:rsid w:val="00BE314F"/>
    <w:rsid w:val="00BE3284"/>
    <w:rsid w:val="00BE37E7"/>
    <w:rsid w:val="00BE3D33"/>
    <w:rsid w:val="00BE42C0"/>
    <w:rsid w:val="00BE5036"/>
    <w:rsid w:val="00BE50B7"/>
    <w:rsid w:val="00BE53D9"/>
    <w:rsid w:val="00BE54AB"/>
    <w:rsid w:val="00BE550F"/>
    <w:rsid w:val="00BE5B08"/>
    <w:rsid w:val="00BE6374"/>
    <w:rsid w:val="00BE6456"/>
    <w:rsid w:val="00BE6D57"/>
    <w:rsid w:val="00BE6E49"/>
    <w:rsid w:val="00BE6F89"/>
    <w:rsid w:val="00BE71DC"/>
    <w:rsid w:val="00BE722D"/>
    <w:rsid w:val="00BE72C7"/>
    <w:rsid w:val="00BE75CB"/>
    <w:rsid w:val="00BE79F7"/>
    <w:rsid w:val="00BF0543"/>
    <w:rsid w:val="00BF0B45"/>
    <w:rsid w:val="00BF0D76"/>
    <w:rsid w:val="00BF1091"/>
    <w:rsid w:val="00BF12B0"/>
    <w:rsid w:val="00BF1435"/>
    <w:rsid w:val="00BF153A"/>
    <w:rsid w:val="00BF1CC8"/>
    <w:rsid w:val="00BF1DA6"/>
    <w:rsid w:val="00BF1F95"/>
    <w:rsid w:val="00BF2541"/>
    <w:rsid w:val="00BF2591"/>
    <w:rsid w:val="00BF2782"/>
    <w:rsid w:val="00BF29F4"/>
    <w:rsid w:val="00BF2A00"/>
    <w:rsid w:val="00BF2BC5"/>
    <w:rsid w:val="00BF327D"/>
    <w:rsid w:val="00BF3351"/>
    <w:rsid w:val="00BF340D"/>
    <w:rsid w:val="00BF3AFE"/>
    <w:rsid w:val="00BF3D86"/>
    <w:rsid w:val="00BF3F72"/>
    <w:rsid w:val="00BF4142"/>
    <w:rsid w:val="00BF42CF"/>
    <w:rsid w:val="00BF4BBD"/>
    <w:rsid w:val="00BF50BD"/>
    <w:rsid w:val="00BF5134"/>
    <w:rsid w:val="00BF522D"/>
    <w:rsid w:val="00BF5335"/>
    <w:rsid w:val="00BF583B"/>
    <w:rsid w:val="00BF5D80"/>
    <w:rsid w:val="00BF5E08"/>
    <w:rsid w:val="00BF60C0"/>
    <w:rsid w:val="00BF632A"/>
    <w:rsid w:val="00BF64E9"/>
    <w:rsid w:val="00BF6632"/>
    <w:rsid w:val="00BF6665"/>
    <w:rsid w:val="00BF6A3C"/>
    <w:rsid w:val="00BF7417"/>
    <w:rsid w:val="00BF7438"/>
    <w:rsid w:val="00BF74A4"/>
    <w:rsid w:val="00BF74E4"/>
    <w:rsid w:val="00BF7F8B"/>
    <w:rsid w:val="00C0028B"/>
    <w:rsid w:val="00C00296"/>
    <w:rsid w:val="00C0047F"/>
    <w:rsid w:val="00C0070F"/>
    <w:rsid w:val="00C00A91"/>
    <w:rsid w:val="00C0115F"/>
    <w:rsid w:val="00C01764"/>
    <w:rsid w:val="00C0188E"/>
    <w:rsid w:val="00C01A66"/>
    <w:rsid w:val="00C01D7C"/>
    <w:rsid w:val="00C022F3"/>
    <w:rsid w:val="00C0238F"/>
    <w:rsid w:val="00C0255C"/>
    <w:rsid w:val="00C0261C"/>
    <w:rsid w:val="00C026ED"/>
    <w:rsid w:val="00C0274F"/>
    <w:rsid w:val="00C02B9D"/>
    <w:rsid w:val="00C02F98"/>
    <w:rsid w:val="00C03708"/>
    <w:rsid w:val="00C03F3B"/>
    <w:rsid w:val="00C0453E"/>
    <w:rsid w:val="00C04825"/>
    <w:rsid w:val="00C04E8D"/>
    <w:rsid w:val="00C0558D"/>
    <w:rsid w:val="00C055B5"/>
    <w:rsid w:val="00C057CB"/>
    <w:rsid w:val="00C05998"/>
    <w:rsid w:val="00C05A42"/>
    <w:rsid w:val="00C062F5"/>
    <w:rsid w:val="00C067FA"/>
    <w:rsid w:val="00C06AA1"/>
    <w:rsid w:val="00C06C78"/>
    <w:rsid w:val="00C07403"/>
    <w:rsid w:val="00C07F3A"/>
    <w:rsid w:val="00C10A84"/>
    <w:rsid w:val="00C10B69"/>
    <w:rsid w:val="00C112E4"/>
    <w:rsid w:val="00C11359"/>
    <w:rsid w:val="00C1156A"/>
    <w:rsid w:val="00C115DC"/>
    <w:rsid w:val="00C116D2"/>
    <w:rsid w:val="00C11BD4"/>
    <w:rsid w:val="00C11EB9"/>
    <w:rsid w:val="00C12D04"/>
    <w:rsid w:val="00C12ED8"/>
    <w:rsid w:val="00C1304B"/>
    <w:rsid w:val="00C131E8"/>
    <w:rsid w:val="00C13D96"/>
    <w:rsid w:val="00C13E74"/>
    <w:rsid w:val="00C140D3"/>
    <w:rsid w:val="00C14938"/>
    <w:rsid w:val="00C14EB4"/>
    <w:rsid w:val="00C150D5"/>
    <w:rsid w:val="00C156BF"/>
    <w:rsid w:val="00C15946"/>
    <w:rsid w:val="00C15BB8"/>
    <w:rsid w:val="00C15EE4"/>
    <w:rsid w:val="00C15F8F"/>
    <w:rsid w:val="00C162BA"/>
    <w:rsid w:val="00C16348"/>
    <w:rsid w:val="00C16758"/>
    <w:rsid w:val="00C1680F"/>
    <w:rsid w:val="00C16DBF"/>
    <w:rsid w:val="00C171DA"/>
    <w:rsid w:val="00C1746D"/>
    <w:rsid w:val="00C174A2"/>
    <w:rsid w:val="00C17617"/>
    <w:rsid w:val="00C1779A"/>
    <w:rsid w:val="00C17FE7"/>
    <w:rsid w:val="00C205A2"/>
    <w:rsid w:val="00C20996"/>
    <w:rsid w:val="00C209B0"/>
    <w:rsid w:val="00C20B26"/>
    <w:rsid w:val="00C20F56"/>
    <w:rsid w:val="00C21986"/>
    <w:rsid w:val="00C21B5A"/>
    <w:rsid w:val="00C21C27"/>
    <w:rsid w:val="00C21F7B"/>
    <w:rsid w:val="00C22478"/>
    <w:rsid w:val="00C225D9"/>
    <w:rsid w:val="00C22ACD"/>
    <w:rsid w:val="00C22CB7"/>
    <w:rsid w:val="00C22E01"/>
    <w:rsid w:val="00C22E3D"/>
    <w:rsid w:val="00C23621"/>
    <w:rsid w:val="00C2391E"/>
    <w:rsid w:val="00C241A8"/>
    <w:rsid w:val="00C2434B"/>
    <w:rsid w:val="00C2499B"/>
    <w:rsid w:val="00C24CB6"/>
    <w:rsid w:val="00C24E73"/>
    <w:rsid w:val="00C25043"/>
    <w:rsid w:val="00C25365"/>
    <w:rsid w:val="00C254B0"/>
    <w:rsid w:val="00C26158"/>
    <w:rsid w:val="00C262BB"/>
    <w:rsid w:val="00C2673D"/>
    <w:rsid w:val="00C26847"/>
    <w:rsid w:val="00C2688C"/>
    <w:rsid w:val="00C26FEE"/>
    <w:rsid w:val="00C273C8"/>
    <w:rsid w:val="00C2791A"/>
    <w:rsid w:val="00C27A33"/>
    <w:rsid w:val="00C27C85"/>
    <w:rsid w:val="00C27D65"/>
    <w:rsid w:val="00C30B86"/>
    <w:rsid w:val="00C30C50"/>
    <w:rsid w:val="00C30DCD"/>
    <w:rsid w:val="00C30F5A"/>
    <w:rsid w:val="00C315F0"/>
    <w:rsid w:val="00C319BA"/>
    <w:rsid w:val="00C31E50"/>
    <w:rsid w:val="00C31F2E"/>
    <w:rsid w:val="00C3210A"/>
    <w:rsid w:val="00C3256C"/>
    <w:rsid w:val="00C32B34"/>
    <w:rsid w:val="00C33213"/>
    <w:rsid w:val="00C3340A"/>
    <w:rsid w:val="00C3346C"/>
    <w:rsid w:val="00C3347A"/>
    <w:rsid w:val="00C33539"/>
    <w:rsid w:val="00C336AA"/>
    <w:rsid w:val="00C336EA"/>
    <w:rsid w:val="00C33771"/>
    <w:rsid w:val="00C33892"/>
    <w:rsid w:val="00C33C7E"/>
    <w:rsid w:val="00C34181"/>
    <w:rsid w:val="00C34AC5"/>
    <w:rsid w:val="00C3524E"/>
    <w:rsid w:val="00C3573C"/>
    <w:rsid w:val="00C35A1F"/>
    <w:rsid w:val="00C35AB4"/>
    <w:rsid w:val="00C36194"/>
    <w:rsid w:val="00C3643B"/>
    <w:rsid w:val="00C369C7"/>
    <w:rsid w:val="00C36B3A"/>
    <w:rsid w:val="00C36B43"/>
    <w:rsid w:val="00C36CB4"/>
    <w:rsid w:val="00C36E3E"/>
    <w:rsid w:val="00C36E48"/>
    <w:rsid w:val="00C36F1E"/>
    <w:rsid w:val="00C36F2F"/>
    <w:rsid w:val="00C36F3F"/>
    <w:rsid w:val="00C375E1"/>
    <w:rsid w:val="00C37942"/>
    <w:rsid w:val="00C37FB6"/>
    <w:rsid w:val="00C402C0"/>
    <w:rsid w:val="00C408C3"/>
    <w:rsid w:val="00C40B30"/>
    <w:rsid w:val="00C4106C"/>
    <w:rsid w:val="00C410E5"/>
    <w:rsid w:val="00C4144F"/>
    <w:rsid w:val="00C41539"/>
    <w:rsid w:val="00C41E4C"/>
    <w:rsid w:val="00C41ED1"/>
    <w:rsid w:val="00C41F71"/>
    <w:rsid w:val="00C423DC"/>
    <w:rsid w:val="00C42B0C"/>
    <w:rsid w:val="00C42BDD"/>
    <w:rsid w:val="00C42EBD"/>
    <w:rsid w:val="00C43966"/>
    <w:rsid w:val="00C43BA8"/>
    <w:rsid w:val="00C43DB7"/>
    <w:rsid w:val="00C43E56"/>
    <w:rsid w:val="00C44429"/>
    <w:rsid w:val="00C44454"/>
    <w:rsid w:val="00C44B56"/>
    <w:rsid w:val="00C44D8C"/>
    <w:rsid w:val="00C450E9"/>
    <w:rsid w:val="00C451EB"/>
    <w:rsid w:val="00C455D8"/>
    <w:rsid w:val="00C46B7D"/>
    <w:rsid w:val="00C4755F"/>
    <w:rsid w:val="00C47572"/>
    <w:rsid w:val="00C4771D"/>
    <w:rsid w:val="00C477CC"/>
    <w:rsid w:val="00C47926"/>
    <w:rsid w:val="00C47BB5"/>
    <w:rsid w:val="00C5004B"/>
    <w:rsid w:val="00C502FA"/>
    <w:rsid w:val="00C50375"/>
    <w:rsid w:val="00C5049D"/>
    <w:rsid w:val="00C505D0"/>
    <w:rsid w:val="00C50A80"/>
    <w:rsid w:val="00C50CE1"/>
    <w:rsid w:val="00C50FAC"/>
    <w:rsid w:val="00C511E9"/>
    <w:rsid w:val="00C5133D"/>
    <w:rsid w:val="00C51405"/>
    <w:rsid w:val="00C514FF"/>
    <w:rsid w:val="00C516E0"/>
    <w:rsid w:val="00C517AA"/>
    <w:rsid w:val="00C51BCD"/>
    <w:rsid w:val="00C51D25"/>
    <w:rsid w:val="00C5217A"/>
    <w:rsid w:val="00C52419"/>
    <w:rsid w:val="00C52CFF"/>
    <w:rsid w:val="00C52E80"/>
    <w:rsid w:val="00C53388"/>
    <w:rsid w:val="00C533C4"/>
    <w:rsid w:val="00C53441"/>
    <w:rsid w:val="00C53D80"/>
    <w:rsid w:val="00C53E10"/>
    <w:rsid w:val="00C540C8"/>
    <w:rsid w:val="00C545D6"/>
    <w:rsid w:val="00C54F9F"/>
    <w:rsid w:val="00C55A64"/>
    <w:rsid w:val="00C55AC8"/>
    <w:rsid w:val="00C55C1F"/>
    <w:rsid w:val="00C55DE0"/>
    <w:rsid w:val="00C5600C"/>
    <w:rsid w:val="00C56928"/>
    <w:rsid w:val="00C56BDF"/>
    <w:rsid w:val="00C56D49"/>
    <w:rsid w:val="00C56E73"/>
    <w:rsid w:val="00C56FE1"/>
    <w:rsid w:val="00C570BD"/>
    <w:rsid w:val="00C573C2"/>
    <w:rsid w:val="00C5753F"/>
    <w:rsid w:val="00C577DF"/>
    <w:rsid w:val="00C57DA8"/>
    <w:rsid w:val="00C57F9E"/>
    <w:rsid w:val="00C605DB"/>
    <w:rsid w:val="00C6068E"/>
    <w:rsid w:val="00C607C0"/>
    <w:rsid w:val="00C60AD4"/>
    <w:rsid w:val="00C60BA6"/>
    <w:rsid w:val="00C60CAF"/>
    <w:rsid w:val="00C60E0F"/>
    <w:rsid w:val="00C60F5D"/>
    <w:rsid w:val="00C60F99"/>
    <w:rsid w:val="00C611CE"/>
    <w:rsid w:val="00C616EA"/>
    <w:rsid w:val="00C61989"/>
    <w:rsid w:val="00C61EAE"/>
    <w:rsid w:val="00C62052"/>
    <w:rsid w:val="00C620A0"/>
    <w:rsid w:val="00C62886"/>
    <w:rsid w:val="00C62B1B"/>
    <w:rsid w:val="00C62B35"/>
    <w:rsid w:val="00C62C45"/>
    <w:rsid w:val="00C62D53"/>
    <w:rsid w:val="00C6307F"/>
    <w:rsid w:val="00C6318D"/>
    <w:rsid w:val="00C63B15"/>
    <w:rsid w:val="00C63E86"/>
    <w:rsid w:val="00C63F01"/>
    <w:rsid w:val="00C64640"/>
    <w:rsid w:val="00C64B40"/>
    <w:rsid w:val="00C6502A"/>
    <w:rsid w:val="00C650F6"/>
    <w:rsid w:val="00C651A9"/>
    <w:rsid w:val="00C65300"/>
    <w:rsid w:val="00C656ED"/>
    <w:rsid w:val="00C65746"/>
    <w:rsid w:val="00C65D1E"/>
    <w:rsid w:val="00C66273"/>
    <w:rsid w:val="00C664B9"/>
    <w:rsid w:val="00C665D5"/>
    <w:rsid w:val="00C666FD"/>
    <w:rsid w:val="00C66828"/>
    <w:rsid w:val="00C66DAC"/>
    <w:rsid w:val="00C672AD"/>
    <w:rsid w:val="00C675C8"/>
    <w:rsid w:val="00C679ED"/>
    <w:rsid w:val="00C67C0B"/>
    <w:rsid w:val="00C67DD0"/>
    <w:rsid w:val="00C67FBD"/>
    <w:rsid w:val="00C70055"/>
    <w:rsid w:val="00C7018B"/>
    <w:rsid w:val="00C70222"/>
    <w:rsid w:val="00C70237"/>
    <w:rsid w:val="00C71A4C"/>
    <w:rsid w:val="00C71B3D"/>
    <w:rsid w:val="00C71B87"/>
    <w:rsid w:val="00C71D35"/>
    <w:rsid w:val="00C71EAC"/>
    <w:rsid w:val="00C720EF"/>
    <w:rsid w:val="00C7218D"/>
    <w:rsid w:val="00C72B54"/>
    <w:rsid w:val="00C72E23"/>
    <w:rsid w:val="00C73093"/>
    <w:rsid w:val="00C73139"/>
    <w:rsid w:val="00C73365"/>
    <w:rsid w:val="00C735EB"/>
    <w:rsid w:val="00C73D6C"/>
    <w:rsid w:val="00C742EB"/>
    <w:rsid w:val="00C74623"/>
    <w:rsid w:val="00C747EC"/>
    <w:rsid w:val="00C749B9"/>
    <w:rsid w:val="00C74F2B"/>
    <w:rsid w:val="00C7501D"/>
    <w:rsid w:val="00C7559F"/>
    <w:rsid w:val="00C7577C"/>
    <w:rsid w:val="00C757C3"/>
    <w:rsid w:val="00C75A6A"/>
    <w:rsid w:val="00C75D40"/>
    <w:rsid w:val="00C76535"/>
    <w:rsid w:val="00C7661D"/>
    <w:rsid w:val="00C76CFF"/>
    <w:rsid w:val="00C779F2"/>
    <w:rsid w:val="00C77C08"/>
    <w:rsid w:val="00C80D11"/>
    <w:rsid w:val="00C81367"/>
    <w:rsid w:val="00C81AF5"/>
    <w:rsid w:val="00C81BCA"/>
    <w:rsid w:val="00C81CB6"/>
    <w:rsid w:val="00C8212A"/>
    <w:rsid w:val="00C8262C"/>
    <w:rsid w:val="00C82860"/>
    <w:rsid w:val="00C8290B"/>
    <w:rsid w:val="00C83547"/>
    <w:rsid w:val="00C83923"/>
    <w:rsid w:val="00C83D97"/>
    <w:rsid w:val="00C83EC9"/>
    <w:rsid w:val="00C846F0"/>
    <w:rsid w:val="00C84870"/>
    <w:rsid w:val="00C8492E"/>
    <w:rsid w:val="00C84B54"/>
    <w:rsid w:val="00C8521E"/>
    <w:rsid w:val="00C85A29"/>
    <w:rsid w:val="00C85E2D"/>
    <w:rsid w:val="00C85F22"/>
    <w:rsid w:val="00C8632B"/>
    <w:rsid w:val="00C8684D"/>
    <w:rsid w:val="00C8685E"/>
    <w:rsid w:val="00C86C94"/>
    <w:rsid w:val="00C86FC1"/>
    <w:rsid w:val="00C870DC"/>
    <w:rsid w:val="00C8735B"/>
    <w:rsid w:val="00C87863"/>
    <w:rsid w:val="00C8793F"/>
    <w:rsid w:val="00C87CEE"/>
    <w:rsid w:val="00C9034E"/>
    <w:rsid w:val="00C903D3"/>
    <w:rsid w:val="00C90A83"/>
    <w:rsid w:val="00C90B4A"/>
    <w:rsid w:val="00C90F61"/>
    <w:rsid w:val="00C90FB4"/>
    <w:rsid w:val="00C911DE"/>
    <w:rsid w:val="00C91215"/>
    <w:rsid w:val="00C912DB"/>
    <w:rsid w:val="00C91506"/>
    <w:rsid w:val="00C91C4C"/>
    <w:rsid w:val="00C91CA9"/>
    <w:rsid w:val="00C91EC2"/>
    <w:rsid w:val="00C922A1"/>
    <w:rsid w:val="00C9238A"/>
    <w:rsid w:val="00C9258C"/>
    <w:rsid w:val="00C925D2"/>
    <w:rsid w:val="00C9272A"/>
    <w:rsid w:val="00C92C3E"/>
    <w:rsid w:val="00C92D99"/>
    <w:rsid w:val="00C92F71"/>
    <w:rsid w:val="00C933AA"/>
    <w:rsid w:val="00C940D6"/>
    <w:rsid w:val="00C94349"/>
    <w:rsid w:val="00C943CC"/>
    <w:rsid w:val="00C9457E"/>
    <w:rsid w:val="00C9462E"/>
    <w:rsid w:val="00C948E8"/>
    <w:rsid w:val="00C9494C"/>
    <w:rsid w:val="00C94A17"/>
    <w:rsid w:val="00C94F18"/>
    <w:rsid w:val="00C95017"/>
    <w:rsid w:val="00C95040"/>
    <w:rsid w:val="00C95358"/>
    <w:rsid w:val="00C95370"/>
    <w:rsid w:val="00C95772"/>
    <w:rsid w:val="00C95A6D"/>
    <w:rsid w:val="00C95C5D"/>
    <w:rsid w:val="00C95F61"/>
    <w:rsid w:val="00C962CB"/>
    <w:rsid w:val="00C962EE"/>
    <w:rsid w:val="00C968EE"/>
    <w:rsid w:val="00C969AB"/>
    <w:rsid w:val="00C97061"/>
    <w:rsid w:val="00C9708E"/>
    <w:rsid w:val="00C970D5"/>
    <w:rsid w:val="00C9714D"/>
    <w:rsid w:val="00C971C6"/>
    <w:rsid w:val="00C97582"/>
    <w:rsid w:val="00C976C9"/>
    <w:rsid w:val="00C976D3"/>
    <w:rsid w:val="00C97AC3"/>
    <w:rsid w:val="00C97C35"/>
    <w:rsid w:val="00C97F19"/>
    <w:rsid w:val="00CA0092"/>
    <w:rsid w:val="00CA0441"/>
    <w:rsid w:val="00CA0654"/>
    <w:rsid w:val="00CA0B29"/>
    <w:rsid w:val="00CA0BA2"/>
    <w:rsid w:val="00CA0C46"/>
    <w:rsid w:val="00CA1759"/>
    <w:rsid w:val="00CA1991"/>
    <w:rsid w:val="00CA2AA9"/>
    <w:rsid w:val="00CA305F"/>
    <w:rsid w:val="00CA3684"/>
    <w:rsid w:val="00CA3870"/>
    <w:rsid w:val="00CA3C32"/>
    <w:rsid w:val="00CA4A03"/>
    <w:rsid w:val="00CA51EB"/>
    <w:rsid w:val="00CA52E2"/>
    <w:rsid w:val="00CA52EC"/>
    <w:rsid w:val="00CA587B"/>
    <w:rsid w:val="00CA5DAD"/>
    <w:rsid w:val="00CA6817"/>
    <w:rsid w:val="00CA69B7"/>
    <w:rsid w:val="00CA6D5F"/>
    <w:rsid w:val="00CA6F14"/>
    <w:rsid w:val="00CA6FEA"/>
    <w:rsid w:val="00CA73EA"/>
    <w:rsid w:val="00CA744E"/>
    <w:rsid w:val="00CA7541"/>
    <w:rsid w:val="00CA75D2"/>
    <w:rsid w:val="00CA78AD"/>
    <w:rsid w:val="00CA7D87"/>
    <w:rsid w:val="00CA7ED1"/>
    <w:rsid w:val="00CB00DE"/>
    <w:rsid w:val="00CB020F"/>
    <w:rsid w:val="00CB09E5"/>
    <w:rsid w:val="00CB1124"/>
    <w:rsid w:val="00CB12D9"/>
    <w:rsid w:val="00CB1314"/>
    <w:rsid w:val="00CB1342"/>
    <w:rsid w:val="00CB15DA"/>
    <w:rsid w:val="00CB15E2"/>
    <w:rsid w:val="00CB1EB0"/>
    <w:rsid w:val="00CB202E"/>
    <w:rsid w:val="00CB228D"/>
    <w:rsid w:val="00CB25A8"/>
    <w:rsid w:val="00CB2BDF"/>
    <w:rsid w:val="00CB2D72"/>
    <w:rsid w:val="00CB2FCF"/>
    <w:rsid w:val="00CB3086"/>
    <w:rsid w:val="00CB39BA"/>
    <w:rsid w:val="00CB3B4A"/>
    <w:rsid w:val="00CB3CB1"/>
    <w:rsid w:val="00CB3F2A"/>
    <w:rsid w:val="00CB4251"/>
    <w:rsid w:val="00CB45C5"/>
    <w:rsid w:val="00CB491D"/>
    <w:rsid w:val="00CB4C3B"/>
    <w:rsid w:val="00CB4C89"/>
    <w:rsid w:val="00CB4E01"/>
    <w:rsid w:val="00CB4F26"/>
    <w:rsid w:val="00CB5283"/>
    <w:rsid w:val="00CB533F"/>
    <w:rsid w:val="00CB55AA"/>
    <w:rsid w:val="00CB58F1"/>
    <w:rsid w:val="00CB5B0F"/>
    <w:rsid w:val="00CB5CA9"/>
    <w:rsid w:val="00CB5DB2"/>
    <w:rsid w:val="00CB6514"/>
    <w:rsid w:val="00CB6530"/>
    <w:rsid w:val="00CB65CD"/>
    <w:rsid w:val="00CB6B1A"/>
    <w:rsid w:val="00CB6B2E"/>
    <w:rsid w:val="00CB70C5"/>
    <w:rsid w:val="00CB70E5"/>
    <w:rsid w:val="00CB7179"/>
    <w:rsid w:val="00CB72F0"/>
    <w:rsid w:val="00CB788C"/>
    <w:rsid w:val="00CB7900"/>
    <w:rsid w:val="00CB7D03"/>
    <w:rsid w:val="00CB7D8C"/>
    <w:rsid w:val="00CC00A7"/>
    <w:rsid w:val="00CC00B1"/>
    <w:rsid w:val="00CC03FB"/>
    <w:rsid w:val="00CC0512"/>
    <w:rsid w:val="00CC0888"/>
    <w:rsid w:val="00CC099D"/>
    <w:rsid w:val="00CC0A25"/>
    <w:rsid w:val="00CC0B70"/>
    <w:rsid w:val="00CC0D96"/>
    <w:rsid w:val="00CC0DD2"/>
    <w:rsid w:val="00CC114A"/>
    <w:rsid w:val="00CC1F5A"/>
    <w:rsid w:val="00CC1FFB"/>
    <w:rsid w:val="00CC23D7"/>
    <w:rsid w:val="00CC241B"/>
    <w:rsid w:val="00CC24EC"/>
    <w:rsid w:val="00CC28B4"/>
    <w:rsid w:val="00CC2B69"/>
    <w:rsid w:val="00CC2BBA"/>
    <w:rsid w:val="00CC2DC4"/>
    <w:rsid w:val="00CC3431"/>
    <w:rsid w:val="00CC3A20"/>
    <w:rsid w:val="00CC40C4"/>
    <w:rsid w:val="00CC422A"/>
    <w:rsid w:val="00CC43C6"/>
    <w:rsid w:val="00CC451D"/>
    <w:rsid w:val="00CC4AB1"/>
    <w:rsid w:val="00CC4E57"/>
    <w:rsid w:val="00CC4FBB"/>
    <w:rsid w:val="00CC5120"/>
    <w:rsid w:val="00CC5201"/>
    <w:rsid w:val="00CC55F5"/>
    <w:rsid w:val="00CC57DE"/>
    <w:rsid w:val="00CC5889"/>
    <w:rsid w:val="00CC5C38"/>
    <w:rsid w:val="00CC5E32"/>
    <w:rsid w:val="00CC603C"/>
    <w:rsid w:val="00CC6123"/>
    <w:rsid w:val="00CC617D"/>
    <w:rsid w:val="00CC66B0"/>
    <w:rsid w:val="00CC6837"/>
    <w:rsid w:val="00CC6B69"/>
    <w:rsid w:val="00CC6BBA"/>
    <w:rsid w:val="00CC759B"/>
    <w:rsid w:val="00CC7667"/>
    <w:rsid w:val="00CC76D7"/>
    <w:rsid w:val="00CC7A0F"/>
    <w:rsid w:val="00CC7A5E"/>
    <w:rsid w:val="00CC7A85"/>
    <w:rsid w:val="00CC7E81"/>
    <w:rsid w:val="00CC7EA4"/>
    <w:rsid w:val="00CD01E4"/>
    <w:rsid w:val="00CD03B3"/>
    <w:rsid w:val="00CD0419"/>
    <w:rsid w:val="00CD0442"/>
    <w:rsid w:val="00CD07E0"/>
    <w:rsid w:val="00CD08F5"/>
    <w:rsid w:val="00CD0D8F"/>
    <w:rsid w:val="00CD1184"/>
    <w:rsid w:val="00CD1203"/>
    <w:rsid w:val="00CD18C2"/>
    <w:rsid w:val="00CD18CD"/>
    <w:rsid w:val="00CD19D0"/>
    <w:rsid w:val="00CD1B10"/>
    <w:rsid w:val="00CD1F27"/>
    <w:rsid w:val="00CD2261"/>
    <w:rsid w:val="00CD22E6"/>
    <w:rsid w:val="00CD25C9"/>
    <w:rsid w:val="00CD26A9"/>
    <w:rsid w:val="00CD3985"/>
    <w:rsid w:val="00CD3AB8"/>
    <w:rsid w:val="00CD3DB3"/>
    <w:rsid w:val="00CD4346"/>
    <w:rsid w:val="00CD4382"/>
    <w:rsid w:val="00CD4AA7"/>
    <w:rsid w:val="00CD4D53"/>
    <w:rsid w:val="00CD503D"/>
    <w:rsid w:val="00CD5053"/>
    <w:rsid w:val="00CD50F6"/>
    <w:rsid w:val="00CD58F5"/>
    <w:rsid w:val="00CD5A20"/>
    <w:rsid w:val="00CD63FD"/>
    <w:rsid w:val="00CD6410"/>
    <w:rsid w:val="00CD707B"/>
    <w:rsid w:val="00CD71A6"/>
    <w:rsid w:val="00CD74AA"/>
    <w:rsid w:val="00CD77EF"/>
    <w:rsid w:val="00CD7B8E"/>
    <w:rsid w:val="00CD7C62"/>
    <w:rsid w:val="00CD7FB8"/>
    <w:rsid w:val="00CE017A"/>
    <w:rsid w:val="00CE05B8"/>
    <w:rsid w:val="00CE06FB"/>
    <w:rsid w:val="00CE08C1"/>
    <w:rsid w:val="00CE0CE4"/>
    <w:rsid w:val="00CE0D87"/>
    <w:rsid w:val="00CE10C6"/>
    <w:rsid w:val="00CE1291"/>
    <w:rsid w:val="00CE13A1"/>
    <w:rsid w:val="00CE13DB"/>
    <w:rsid w:val="00CE1927"/>
    <w:rsid w:val="00CE1B68"/>
    <w:rsid w:val="00CE1DC7"/>
    <w:rsid w:val="00CE2037"/>
    <w:rsid w:val="00CE214C"/>
    <w:rsid w:val="00CE222D"/>
    <w:rsid w:val="00CE227B"/>
    <w:rsid w:val="00CE231A"/>
    <w:rsid w:val="00CE235F"/>
    <w:rsid w:val="00CE2463"/>
    <w:rsid w:val="00CE2A43"/>
    <w:rsid w:val="00CE2BC8"/>
    <w:rsid w:val="00CE2FBE"/>
    <w:rsid w:val="00CE30C2"/>
    <w:rsid w:val="00CE356D"/>
    <w:rsid w:val="00CE3573"/>
    <w:rsid w:val="00CE38DD"/>
    <w:rsid w:val="00CE3B20"/>
    <w:rsid w:val="00CE3D8D"/>
    <w:rsid w:val="00CE3F0E"/>
    <w:rsid w:val="00CE3FBD"/>
    <w:rsid w:val="00CE4079"/>
    <w:rsid w:val="00CE4382"/>
    <w:rsid w:val="00CE47AF"/>
    <w:rsid w:val="00CE4BF9"/>
    <w:rsid w:val="00CE4C4A"/>
    <w:rsid w:val="00CE4C7B"/>
    <w:rsid w:val="00CE4D8C"/>
    <w:rsid w:val="00CE505F"/>
    <w:rsid w:val="00CE5294"/>
    <w:rsid w:val="00CE561D"/>
    <w:rsid w:val="00CE58B2"/>
    <w:rsid w:val="00CE59B3"/>
    <w:rsid w:val="00CE5B32"/>
    <w:rsid w:val="00CE5D64"/>
    <w:rsid w:val="00CE6283"/>
    <w:rsid w:val="00CE6807"/>
    <w:rsid w:val="00CE6A84"/>
    <w:rsid w:val="00CE6AC1"/>
    <w:rsid w:val="00CE6E0A"/>
    <w:rsid w:val="00CE72AE"/>
    <w:rsid w:val="00CE7399"/>
    <w:rsid w:val="00CE76A8"/>
    <w:rsid w:val="00CE7A36"/>
    <w:rsid w:val="00CF073C"/>
    <w:rsid w:val="00CF153D"/>
    <w:rsid w:val="00CF1D91"/>
    <w:rsid w:val="00CF1DCF"/>
    <w:rsid w:val="00CF2D4A"/>
    <w:rsid w:val="00CF2E1F"/>
    <w:rsid w:val="00CF340F"/>
    <w:rsid w:val="00CF3491"/>
    <w:rsid w:val="00CF378F"/>
    <w:rsid w:val="00CF3939"/>
    <w:rsid w:val="00CF399E"/>
    <w:rsid w:val="00CF3C37"/>
    <w:rsid w:val="00CF3E15"/>
    <w:rsid w:val="00CF4085"/>
    <w:rsid w:val="00CF44EB"/>
    <w:rsid w:val="00CF4876"/>
    <w:rsid w:val="00CF488C"/>
    <w:rsid w:val="00CF4D66"/>
    <w:rsid w:val="00CF4E83"/>
    <w:rsid w:val="00CF4F3F"/>
    <w:rsid w:val="00CF4F9C"/>
    <w:rsid w:val="00CF50A3"/>
    <w:rsid w:val="00CF50A4"/>
    <w:rsid w:val="00CF513A"/>
    <w:rsid w:val="00CF5B32"/>
    <w:rsid w:val="00CF6249"/>
    <w:rsid w:val="00CF735C"/>
    <w:rsid w:val="00CF73B4"/>
    <w:rsid w:val="00CF77EA"/>
    <w:rsid w:val="00CF7886"/>
    <w:rsid w:val="00CF7DDC"/>
    <w:rsid w:val="00CF7E1C"/>
    <w:rsid w:val="00D0125A"/>
    <w:rsid w:val="00D01455"/>
    <w:rsid w:val="00D0175F"/>
    <w:rsid w:val="00D01B1A"/>
    <w:rsid w:val="00D01B3D"/>
    <w:rsid w:val="00D01BC8"/>
    <w:rsid w:val="00D020C1"/>
    <w:rsid w:val="00D023DF"/>
    <w:rsid w:val="00D02505"/>
    <w:rsid w:val="00D025AA"/>
    <w:rsid w:val="00D0283B"/>
    <w:rsid w:val="00D0289E"/>
    <w:rsid w:val="00D02C8E"/>
    <w:rsid w:val="00D02D70"/>
    <w:rsid w:val="00D03635"/>
    <w:rsid w:val="00D03BE8"/>
    <w:rsid w:val="00D043E2"/>
    <w:rsid w:val="00D04DB1"/>
    <w:rsid w:val="00D05657"/>
    <w:rsid w:val="00D05E91"/>
    <w:rsid w:val="00D0630E"/>
    <w:rsid w:val="00D06445"/>
    <w:rsid w:val="00D0652C"/>
    <w:rsid w:val="00D06583"/>
    <w:rsid w:val="00D06780"/>
    <w:rsid w:val="00D068B2"/>
    <w:rsid w:val="00D068F8"/>
    <w:rsid w:val="00D0696A"/>
    <w:rsid w:val="00D073CB"/>
    <w:rsid w:val="00D0764C"/>
    <w:rsid w:val="00D0765D"/>
    <w:rsid w:val="00D0769D"/>
    <w:rsid w:val="00D07B97"/>
    <w:rsid w:val="00D10174"/>
    <w:rsid w:val="00D10214"/>
    <w:rsid w:val="00D102CA"/>
    <w:rsid w:val="00D10378"/>
    <w:rsid w:val="00D107A1"/>
    <w:rsid w:val="00D109A0"/>
    <w:rsid w:val="00D10A3A"/>
    <w:rsid w:val="00D10D27"/>
    <w:rsid w:val="00D10DE1"/>
    <w:rsid w:val="00D11063"/>
    <w:rsid w:val="00D1110F"/>
    <w:rsid w:val="00D1118A"/>
    <w:rsid w:val="00D11671"/>
    <w:rsid w:val="00D1181C"/>
    <w:rsid w:val="00D11E02"/>
    <w:rsid w:val="00D11EE0"/>
    <w:rsid w:val="00D1272C"/>
    <w:rsid w:val="00D128CB"/>
    <w:rsid w:val="00D12977"/>
    <w:rsid w:val="00D129F9"/>
    <w:rsid w:val="00D12B84"/>
    <w:rsid w:val="00D1361C"/>
    <w:rsid w:val="00D13695"/>
    <w:rsid w:val="00D13BC8"/>
    <w:rsid w:val="00D1453F"/>
    <w:rsid w:val="00D14856"/>
    <w:rsid w:val="00D14D0C"/>
    <w:rsid w:val="00D14D58"/>
    <w:rsid w:val="00D1503E"/>
    <w:rsid w:val="00D15050"/>
    <w:rsid w:val="00D15438"/>
    <w:rsid w:val="00D15DE8"/>
    <w:rsid w:val="00D15DEA"/>
    <w:rsid w:val="00D16246"/>
    <w:rsid w:val="00D16A6A"/>
    <w:rsid w:val="00D16B84"/>
    <w:rsid w:val="00D16DAE"/>
    <w:rsid w:val="00D17288"/>
    <w:rsid w:val="00D17352"/>
    <w:rsid w:val="00D175A9"/>
    <w:rsid w:val="00D176EB"/>
    <w:rsid w:val="00D17A13"/>
    <w:rsid w:val="00D202D6"/>
    <w:rsid w:val="00D204C9"/>
    <w:rsid w:val="00D20644"/>
    <w:rsid w:val="00D20AF4"/>
    <w:rsid w:val="00D20BBC"/>
    <w:rsid w:val="00D20EBB"/>
    <w:rsid w:val="00D2174A"/>
    <w:rsid w:val="00D21A64"/>
    <w:rsid w:val="00D21F56"/>
    <w:rsid w:val="00D2250D"/>
    <w:rsid w:val="00D225C7"/>
    <w:rsid w:val="00D22C21"/>
    <w:rsid w:val="00D23172"/>
    <w:rsid w:val="00D232EF"/>
    <w:rsid w:val="00D2332A"/>
    <w:rsid w:val="00D23620"/>
    <w:rsid w:val="00D23BEF"/>
    <w:rsid w:val="00D23CE9"/>
    <w:rsid w:val="00D24451"/>
    <w:rsid w:val="00D24D29"/>
    <w:rsid w:val="00D24F37"/>
    <w:rsid w:val="00D25543"/>
    <w:rsid w:val="00D256DB"/>
    <w:rsid w:val="00D25C54"/>
    <w:rsid w:val="00D25F84"/>
    <w:rsid w:val="00D26587"/>
    <w:rsid w:val="00D265DB"/>
    <w:rsid w:val="00D26678"/>
    <w:rsid w:val="00D269AE"/>
    <w:rsid w:val="00D26A88"/>
    <w:rsid w:val="00D277FF"/>
    <w:rsid w:val="00D300D5"/>
    <w:rsid w:val="00D3137F"/>
    <w:rsid w:val="00D32102"/>
    <w:rsid w:val="00D323E1"/>
    <w:rsid w:val="00D3274A"/>
    <w:rsid w:val="00D32B8A"/>
    <w:rsid w:val="00D32C28"/>
    <w:rsid w:val="00D32D23"/>
    <w:rsid w:val="00D32F85"/>
    <w:rsid w:val="00D331BE"/>
    <w:rsid w:val="00D3332A"/>
    <w:rsid w:val="00D333BD"/>
    <w:rsid w:val="00D3347C"/>
    <w:rsid w:val="00D33845"/>
    <w:rsid w:val="00D33A0C"/>
    <w:rsid w:val="00D33B3C"/>
    <w:rsid w:val="00D33B57"/>
    <w:rsid w:val="00D33E99"/>
    <w:rsid w:val="00D349A4"/>
    <w:rsid w:val="00D34A87"/>
    <w:rsid w:val="00D34AB2"/>
    <w:rsid w:val="00D34B8B"/>
    <w:rsid w:val="00D34D00"/>
    <w:rsid w:val="00D3510B"/>
    <w:rsid w:val="00D354B5"/>
    <w:rsid w:val="00D3560C"/>
    <w:rsid w:val="00D35BD1"/>
    <w:rsid w:val="00D36C8E"/>
    <w:rsid w:val="00D36E42"/>
    <w:rsid w:val="00D3717E"/>
    <w:rsid w:val="00D375E1"/>
    <w:rsid w:val="00D37734"/>
    <w:rsid w:val="00D378D3"/>
    <w:rsid w:val="00D37A3A"/>
    <w:rsid w:val="00D37E7A"/>
    <w:rsid w:val="00D4001F"/>
    <w:rsid w:val="00D40106"/>
    <w:rsid w:val="00D401F4"/>
    <w:rsid w:val="00D40427"/>
    <w:rsid w:val="00D4054E"/>
    <w:rsid w:val="00D407E2"/>
    <w:rsid w:val="00D40862"/>
    <w:rsid w:val="00D4091A"/>
    <w:rsid w:val="00D40939"/>
    <w:rsid w:val="00D41065"/>
    <w:rsid w:val="00D41276"/>
    <w:rsid w:val="00D41314"/>
    <w:rsid w:val="00D4139D"/>
    <w:rsid w:val="00D41472"/>
    <w:rsid w:val="00D41505"/>
    <w:rsid w:val="00D41EFE"/>
    <w:rsid w:val="00D421C8"/>
    <w:rsid w:val="00D425CB"/>
    <w:rsid w:val="00D42923"/>
    <w:rsid w:val="00D42A69"/>
    <w:rsid w:val="00D43673"/>
    <w:rsid w:val="00D437FD"/>
    <w:rsid w:val="00D4381A"/>
    <w:rsid w:val="00D4388E"/>
    <w:rsid w:val="00D438C7"/>
    <w:rsid w:val="00D43F9C"/>
    <w:rsid w:val="00D440C9"/>
    <w:rsid w:val="00D4432B"/>
    <w:rsid w:val="00D44409"/>
    <w:rsid w:val="00D446F3"/>
    <w:rsid w:val="00D44C7B"/>
    <w:rsid w:val="00D45225"/>
    <w:rsid w:val="00D453A0"/>
    <w:rsid w:val="00D45C02"/>
    <w:rsid w:val="00D45D1F"/>
    <w:rsid w:val="00D45EFC"/>
    <w:rsid w:val="00D45FA6"/>
    <w:rsid w:val="00D4603A"/>
    <w:rsid w:val="00D463DF"/>
    <w:rsid w:val="00D466B9"/>
    <w:rsid w:val="00D466C4"/>
    <w:rsid w:val="00D46906"/>
    <w:rsid w:val="00D474DE"/>
    <w:rsid w:val="00D4774A"/>
    <w:rsid w:val="00D47F2B"/>
    <w:rsid w:val="00D500D2"/>
    <w:rsid w:val="00D50ADF"/>
    <w:rsid w:val="00D50B54"/>
    <w:rsid w:val="00D50F02"/>
    <w:rsid w:val="00D50F19"/>
    <w:rsid w:val="00D51579"/>
    <w:rsid w:val="00D51C3B"/>
    <w:rsid w:val="00D51C64"/>
    <w:rsid w:val="00D51D15"/>
    <w:rsid w:val="00D52203"/>
    <w:rsid w:val="00D52589"/>
    <w:rsid w:val="00D5259C"/>
    <w:rsid w:val="00D53505"/>
    <w:rsid w:val="00D5364F"/>
    <w:rsid w:val="00D53769"/>
    <w:rsid w:val="00D5384C"/>
    <w:rsid w:val="00D53D33"/>
    <w:rsid w:val="00D53DAF"/>
    <w:rsid w:val="00D53E6D"/>
    <w:rsid w:val="00D54331"/>
    <w:rsid w:val="00D54371"/>
    <w:rsid w:val="00D546E9"/>
    <w:rsid w:val="00D54925"/>
    <w:rsid w:val="00D54982"/>
    <w:rsid w:val="00D55048"/>
    <w:rsid w:val="00D5520C"/>
    <w:rsid w:val="00D55867"/>
    <w:rsid w:val="00D56127"/>
    <w:rsid w:val="00D563DE"/>
    <w:rsid w:val="00D5661B"/>
    <w:rsid w:val="00D56824"/>
    <w:rsid w:val="00D568E3"/>
    <w:rsid w:val="00D5714F"/>
    <w:rsid w:val="00D573C6"/>
    <w:rsid w:val="00D575B1"/>
    <w:rsid w:val="00D57AC4"/>
    <w:rsid w:val="00D57E14"/>
    <w:rsid w:val="00D57E6D"/>
    <w:rsid w:val="00D60221"/>
    <w:rsid w:val="00D6098C"/>
    <w:rsid w:val="00D6098E"/>
    <w:rsid w:val="00D6122D"/>
    <w:rsid w:val="00D61568"/>
    <w:rsid w:val="00D61721"/>
    <w:rsid w:val="00D618AE"/>
    <w:rsid w:val="00D61949"/>
    <w:rsid w:val="00D61C3A"/>
    <w:rsid w:val="00D61C3D"/>
    <w:rsid w:val="00D61CAB"/>
    <w:rsid w:val="00D61EBF"/>
    <w:rsid w:val="00D629CB"/>
    <w:rsid w:val="00D62D7F"/>
    <w:rsid w:val="00D6306A"/>
    <w:rsid w:val="00D634BB"/>
    <w:rsid w:val="00D6391B"/>
    <w:rsid w:val="00D642A8"/>
    <w:rsid w:val="00D6430B"/>
    <w:rsid w:val="00D6441E"/>
    <w:rsid w:val="00D647EC"/>
    <w:rsid w:val="00D6497F"/>
    <w:rsid w:val="00D64C33"/>
    <w:rsid w:val="00D64E5F"/>
    <w:rsid w:val="00D64EB5"/>
    <w:rsid w:val="00D64F01"/>
    <w:rsid w:val="00D64FE3"/>
    <w:rsid w:val="00D6516A"/>
    <w:rsid w:val="00D651EB"/>
    <w:rsid w:val="00D65688"/>
    <w:rsid w:val="00D65798"/>
    <w:rsid w:val="00D65986"/>
    <w:rsid w:val="00D65CB4"/>
    <w:rsid w:val="00D65F98"/>
    <w:rsid w:val="00D66DAD"/>
    <w:rsid w:val="00D67037"/>
    <w:rsid w:val="00D671CA"/>
    <w:rsid w:val="00D674D8"/>
    <w:rsid w:val="00D67859"/>
    <w:rsid w:val="00D700A3"/>
    <w:rsid w:val="00D7038D"/>
    <w:rsid w:val="00D70439"/>
    <w:rsid w:val="00D70594"/>
    <w:rsid w:val="00D70B1C"/>
    <w:rsid w:val="00D70B7C"/>
    <w:rsid w:val="00D70BEF"/>
    <w:rsid w:val="00D70DD3"/>
    <w:rsid w:val="00D711F6"/>
    <w:rsid w:val="00D7163E"/>
    <w:rsid w:val="00D71864"/>
    <w:rsid w:val="00D71A82"/>
    <w:rsid w:val="00D71D85"/>
    <w:rsid w:val="00D71E59"/>
    <w:rsid w:val="00D71F7A"/>
    <w:rsid w:val="00D72FE4"/>
    <w:rsid w:val="00D734DA"/>
    <w:rsid w:val="00D73AC7"/>
    <w:rsid w:val="00D73B97"/>
    <w:rsid w:val="00D73C21"/>
    <w:rsid w:val="00D7443D"/>
    <w:rsid w:val="00D745BF"/>
    <w:rsid w:val="00D7479A"/>
    <w:rsid w:val="00D748FF"/>
    <w:rsid w:val="00D74C7D"/>
    <w:rsid w:val="00D7510C"/>
    <w:rsid w:val="00D7510F"/>
    <w:rsid w:val="00D75633"/>
    <w:rsid w:val="00D75C1F"/>
    <w:rsid w:val="00D76069"/>
    <w:rsid w:val="00D7634E"/>
    <w:rsid w:val="00D7638B"/>
    <w:rsid w:val="00D768A9"/>
    <w:rsid w:val="00D76A03"/>
    <w:rsid w:val="00D76D69"/>
    <w:rsid w:val="00D76D7A"/>
    <w:rsid w:val="00D76FAC"/>
    <w:rsid w:val="00D77003"/>
    <w:rsid w:val="00D77399"/>
    <w:rsid w:val="00D77865"/>
    <w:rsid w:val="00D77F69"/>
    <w:rsid w:val="00D800DB"/>
    <w:rsid w:val="00D802B3"/>
    <w:rsid w:val="00D803D8"/>
    <w:rsid w:val="00D8058A"/>
    <w:rsid w:val="00D807F4"/>
    <w:rsid w:val="00D81074"/>
    <w:rsid w:val="00D8183E"/>
    <w:rsid w:val="00D81DA9"/>
    <w:rsid w:val="00D82841"/>
    <w:rsid w:val="00D82B5F"/>
    <w:rsid w:val="00D83030"/>
    <w:rsid w:val="00D8306F"/>
    <w:rsid w:val="00D834F1"/>
    <w:rsid w:val="00D838AC"/>
    <w:rsid w:val="00D83DC1"/>
    <w:rsid w:val="00D83E71"/>
    <w:rsid w:val="00D841E1"/>
    <w:rsid w:val="00D84464"/>
    <w:rsid w:val="00D844F0"/>
    <w:rsid w:val="00D8519F"/>
    <w:rsid w:val="00D851D7"/>
    <w:rsid w:val="00D852DC"/>
    <w:rsid w:val="00D852F6"/>
    <w:rsid w:val="00D85F73"/>
    <w:rsid w:val="00D8611C"/>
    <w:rsid w:val="00D86256"/>
    <w:rsid w:val="00D8665B"/>
    <w:rsid w:val="00D86BE6"/>
    <w:rsid w:val="00D86CE6"/>
    <w:rsid w:val="00D86E87"/>
    <w:rsid w:val="00D86F53"/>
    <w:rsid w:val="00D872D7"/>
    <w:rsid w:val="00D87329"/>
    <w:rsid w:val="00D8740C"/>
    <w:rsid w:val="00D87EC3"/>
    <w:rsid w:val="00D87F0C"/>
    <w:rsid w:val="00D87FEA"/>
    <w:rsid w:val="00D901D2"/>
    <w:rsid w:val="00D90C37"/>
    <w:rsid w:val="00D91367"/>
    <w:rsid w:val="00D9173D"/>
    <w:rsid w:val="00D91995"/>
    <w:rsid w:val="00D91CA9"/>
    <w:rsid w:val="00D9222A"/>
    <w:rsid w:val="00D922E1"/>
    <w:rsid w:val="00D92752"/>
    <w:rsid w:val="00D9403E"/>
    <w:rsid w:val="00D94816"/>
    <w:rsid w:val="00D948F2"/>
    <w:rsid w:val="00D9492F"/>
    <w:rsid w:val="00D94BA1"/>
    <w:rsid w:val="00D94C61"/>
    <w:rsid w:val="00D94D74"/>
    <w:rsid w:val="00D94FE8"/>
    <w:rsid w:val="00D950EC"/>
    <w:rsid w:val="00D953F5"/>
    <w:rsid w:val="00D9599C"/>
    <w:rsid w:val="00D95BF4"/>
    <w:rsid w:val="00D95EAC"/>
    <w:rsid w:val="00D95FD0"/>
    <w:rsid w:val="00D960CD"/>
    <w:rsid w:val="00D961A5"/>
    <w:rsid w:val="00D963E9"/>
    <w:rsid w:val="00D965F3"/>
    <w:rsid w:val="00D96605"/>
    <w:rsid w:val="00D9661A"/>
    <w:rsid w:val="00D96922"/>
    <w:rsid w:val="00D969F1"/>
    <w:rsid w:val="00D96B07"/>
    <w:rsid w:val="00D96CC8"/>
    <w:rsid w:val="00D97308"/>
    <w:rsid w:val="00D976C6"/>
    <w:rsid w:val="00D97AA9"/>
    <w:rsid w:val="00DA01BD"/>
    <w:rsid w:val="00DA0319"/>
    <w:rsid w:val="00DA0AD2"/>
    <w:rsid w:val="00DA0AFE"/>
    <w:rsid w:val="00DA10FA"/>
    <w:rsid w:val="00DA1132"/>
    <w:rsid w:val="00DA113A"/>
    <w:rsid w:val="00DA1294"/>
    <w:rsid w:val="00DA15B8"/>
    <w:rsid w:val="00DA1D6F"/>
    <w:rsid w:val="00DA20E1"/>
    <w:rsid w:val="00DA23B6"/>
    <w:rsid w:val="00DA23ED"/>
    <w:rsid w:val="00DA2717"/>
    <w:rsid w:val="00DA2D80"/>
    <w:rsid w:val="00DA2E37"/>
    <w:rsid w:val="00DA316C"/>
    <w:rsid w:val="00DA31EF"/>
    <w:rsid w:val="00DA32BA"/>
    <w:rsid w:val="00DA38B7"/>
    <w:rsid w:val="00DA39EA"/>
    <w:rsid w:val="00DA3B02"/>
    <w:rsid w:val="00DA3BBF"/>
    <w:rsid w:val="00DA3F31"/>
    <w:rsid w:val="00DA4861"/>
    <w:rsid w:val="00DA54EA"/>
    <w:rsid w:val="00DA5AEB"/>
    <w:rsid w:val="00DA5EA3"/>
    <w:rsid w:val="00DA648F"/>
    <w:rsid w:val="00DA6589"/>
    <w:rsid w:val="00DA6874"/>
    <w:rsid w:val="00DA6A6F"/>
    <w:rsid w:val="00DA7222"/>
    <w:rsid w:val="00DB0487"/>
    <w:rsid w:val="00DB04FF"/>
    <w:rsid w:val="00DB063A"/>
    <w:rsid w:val="00DB0904"/>
    <w:rsid w:val="00DB0FBD"/>
    <w:rsid w:val="00DB1120"/>
    <w:rsid w:val="00DB14DC"/>
    <w:rsid w:val="00DB154B"/>
    <w:rsid w:val="00DB1598"/>
    <w:rsid w:val="00DB1AC8"/>
    <w:rsid w:val="00DB1D02"/>
    <w:rsid w:val="00DB1FBC"/>
    <w:rsid w:val="00DB2295"/>
    <w:rsid w:val="00DB256C"/>
    <w:rsid w:val="00DB2696"/>
    <w:rsid w:val="00DB34EF"/>
    <w:rsid w:val="00DB359F"/>
    <w:rsid w:val="00DB35D5"/>
    <w:rsid w:val="00DB3B5B"/>
    <w:rsid w:val="00DB4294"/>
    <w:rsid w:val="00DB45BA"/>
    <w:rsid w:val="00DB4B48"/>
    <w:rsid w:val="00DB4BF1"/>
    <w:rsid w:val="00DB4C0E"/>
    <w:rsid w:val="00DB4DD6"/>
    <w:rsid w:val="00DB5386"/>
    <w:rsid w:val="00DB54A9"/>
    <w:rsid w:val="00DB550E"/>
    <w:rsid w:val="00DB5BEA"/>
    <w:rsid w:val="00DB5DE3"/>
    <w:rsid w:val="00DB5FB6"/>
    <w:rsid w:val="00DB6836"/>
    <w:rsid w:val="00DB68A3"/>
    <w:rsid w:val="00DB6E4C"/>
    <w:rsid w:val="00DB70A7"/>
    <w:rsid w:val="00DB7415"/>
    <w:rsid w:val="00DB7978"/>
    <w:rsid w:val="00DC0395"/>
    <w:rsid w:val="00DC04A6"/>
    <w:rsid w:val="00DC0724"/>
    <w:rsid w:val="00DC0904"/>
    <w:rsid w:val="00DC09C9"/>
    <w:rsid w:val="00DC13F8"/>
    <w:rsid w:val="00DC14C3"/>
    <w:rsid w:val="00DC1921"/>
    <w:rsid w:val="00DC1BA7"/>
    <w:rsid w:val="00DC1BAC"/>
    <w:rsid w:val="00DC1D4E"/>
    <w:rsid w:val="00DC267A"/>
    <w:rsid w:val="00DC3375"/>
    <w:rsid w:val="00DC3975"/>
    <w:rsid w:val="00DC3A2F"/>
    <w:rsid w:val="00DC3F76"/>
    <w:rsid w:val="00DC4624"/>
    <w:rsid w:val="00DC4B38"/>
    <w:rsid w:val="00DC4B94"/>
    <w:rsid w:val="00DC5F1D"/>
    <w:rsid w:val="00DC6955"/>
    <w:rsid w:val="00DC698A"/>
    <w:rsid w:val="00DC6A02"/>
    <w:rsid w:val="00DC6DA4"/>
    <w:rsid w:val="00DC6F93"/>
    <w:rsid w:val="00DC7369"/>
    <w:rsid w:val="00DC7553"/>
    <w:rsid w:val="00DC7690"/>
    <w:rsid w:val="00DC77EE"/>
    <w:rsid w:val="00DC79C4"/>
    <w:rsid w:val="00DC7A28"/>
    <w:rsid w:val="00DC7A8C"/>
    <w:rsid w:val="00DC7CFD"/>
    <w:rsid w:val="00DC7EC4"/>
    <w:rsid w:val="00DC7ED5"/>
    <w:rsid w:val="00DD0902"/>
    <w:rsid w:val="00DD0A1B"/>
    <w:rsid w:val="00DD0B02"/>
    <w:rsid w:val="00DD0F34"/>
    <w:rsid w:val="00DD1060"/>
    <w:rsid w:val="00DD1159"/>
    <w:rsid w:val="00DD15E6"/>
    <w:rsid w:val="00DD1929"/>
    <w:rsid w:val="00DD19DF"/>
    <w:rsid w:val="00DD1A51"/>
    <w:rsid w:val="00DD1C25"/>
    <w:rsid w:val="00DD2014"/>
    <w:rsid w:val="00DD2076"/>
    <w:rsid w:val="00DD20F1"/>
    <w:rsid w:val="00DD2120"/>
    <w:rsid w:val="00DD235A"/>
    <w:rsid w:val="00DD24A6"/>
    <w:rsid w:val="00DD299B"/>
    <w:rsid w:val="00DD2A13"/>
    <w:rsid w:val="00DD2A14"/>
    <w:rsid w:val="00DD2EB7"/>
    <w:rsid w:val="00DD3494"/>
    <w:rsid w:val="00DD3AEB"/>
    <w:rsid w:val="00DD3F7F"/>
    <w:rsid w:val="00DD3F8D"/>
    <w:rsid w:val="00DD4159"/>
    <w:rsid w:val="00DD43E8"/>
    <w:rsid w:val="00DD5043"/>
    <w:rsid w:val="00DD564A"/>
    <w:rsid w:val="00DD5DEF"/>
    <w:rsid w:val="00DD5E8C"/>
    <w:rsid w:val="00DD6109"/>
    <w:rsid w:val="00DD6313"/>
    <w:rsid w:val="00DD6731"/>
    <w:rsid w:val="00DD6A3C"/>
    <w:rsid w:val="00DD6BF7"/>
    <w:rsid w:val="00DD71DB"/>
    <w:rsid w:val="00DD7613"/>
    <w:rsid w:val="00DD794F"/>
    <w:rsid w:val="00DD7B36"/>
    <w:rsid w:val="00DE0600"/>
    <w:rsid w:val="00DE1233"/>
    <w:rsid w:val="00DE1EEC"/>
    <w:rsid w:val="00DE1FC2"/>
    <w:rsid w:val="00DE275B"/>
    <w:rsid w:val="00DE27ED"/>
    <w:rsid w:val="00DE2EF9"/>
    <w:rsid w:val="00DE3017"/>
    <w:rsid w:val="00DE3058"/>
    <w:rsid w:val="00DE32D5"/>
    <w:rsid w:val="00DE36E6"/>
    <w:rsid w:val="00DE386C"/>
    <w:rsid w:val="00DE43B7"/>
    <w:rsid w:val="00DE4BD0"/>
    <w:rsid w:val="00DE5078"/>
    <w:rsid w:val="00DE5085"/>
    <w:rsid w:val="00DE5268"/>
    <w:rsid w:val="00DE53C3"/>
    <w:rsid w:val="00DE54B5"/>
    <w:rsid w:val="00DE5C44"/>
    <w:rsid w:val="00DE5D96"/>
    <w:rsid w:val="00DE5EB3"/>
    <w:rsid w:val="00DE6026"/>
    <w:rsid w:val="00DE618B"/>
    <w:rsid w:val="00DE64E0"/>
    <w:rsid w:val="00DE675D"/>
    <w:rsid w:val="00DE6B12"/>
    <w:rsid w:val="00DE71E1"/>
    <w:rsid w:val="00DE72AA"/>
    <w:rsid w:val="00DE730B"/>
    <w:rsid w:val="00DE73CA"/>
    <w:rsid w:val="00DE7FA3"/>
    <w:rsid w:val="00DF074A"/>
    <w:rsid w:val="00DF097A"/>
    <w:rsid w:val="00DF0D33"/>
    <w:rsid w:val="00DF1287"/>
    <w:rsid w:val="00DF1349"/>
    <w:rsid w:val="00DF15AB"/>
    <w:rsid w:val="00DF1B4F"/>
    <w:rsid w:val="00DF1F0D"/>
    <w:rsid w:val="00DF23AD"/>
    <w:rsid w:val="00DF30E3"/>
    <w:rsid w:val="00DF36BC"/>
    <w:rsid w:val="00DF3834"/>
    <w:rsid w:val="00DF389E"/>
    <w:rsid w:val="00DF3B73"/>
    <w:rsid w:val="00DF3F4D"/>
    <w:rsid w:val="00DF44FF"/>
    <w:rsid w:val="00DF45B5"/>
    <w:rsid w:val="00DF475F"/>
    <w:rsid w:val="00DF4C9B"/>
    <w:rsid w:val="00DF6145"/>
    <w:rsid w:val="00DF617F"/>
    <w:rsid w:val="00DF6335"/>
    <w:rsid w:val="00DF6352"/>
    <w:rsid w:val="00DF651D"/>
    <w:rsid w:val="00DF6CC0"/>
    <w:rsid w:val="00DF6FF1"/>
    <w:rsid w:val="00DF75C3"/>
    <w:rsid w:val="00DF7616"/>
    <w:rsid w:val="00DF7C0D"/>
    <w:rsid w:val="00DF7C58"/>
    <w:rsid w:val="00DF7D0A"/>
    <w:rsid w:val="00DF7D6C"/>
    <w:rsid w:val="00DF7ECE"/>
    <w:rsid w:val="00DF7FD7"/>
    <w:rsid w:val="00E0088E"/>
    <w:rsid w:val="00E00B62"/>
    <w:rsid w:val="00E00B76"/>
    <w:rsid w:val="00E00BE4"/>
    <w:rsid w:val="00E00C10"/>
    <w:rsid w:val="00E00C6B"/>
    <w:rsid w:val="00E00DA6"/>
    <w:rsid w:val="00E00E17"/>
    <w:rsid w:val="00E0133E"/>
    <w:rsid w:val="00E013F6"/>
    <w:rsid w:val="00E0143E"/>
    <w:rsid w:val="00E01765"/>
    <w:rsid w:val="00E01B8C"/>
    <w:rsid w:val="00E020B4"/>
    <w:rsid w:val="00E021A4"/>
    <w:rsid w:val="00E023EF"/>
    <w:rsid w:val="00E0256C"/>
    <w:rsid w:val="00E0265E"/>
    <w:rsid w:val="00E027DC"/>
    <w:rsid w:val="00E02ABD"/>
    <w:rsid w:val="00E02DDB"/>
    <w:rsid w:val="00E032F9"/>
    <w:rsid w:val="00E0446D"/>
    <w:rsid w:val="00E049D0"/>
    <w:rsid w:val="00E04B69"/>
    <w:rsid w:val="00E05056"/>
    <w:rsid w:val="00E0559F"/>
    <w:rsid w:val="00E058F2"/>
    <w:rsid w:val="00E060C6"/>
    <w:rsid w:val="00E06297"/>
    <w:rsid w:val="00E0643A"/>
    <w:rsid w:val="00E0670A"/>
    <w:rsid w:val="00E06ABD"/>
    <w:rsid w:val="00E06B0D"/>
    <w:rsid w:val="00E06F39"/>
    <w:rsid w:val="00E07518"/>
    <w:rsid w:val="00E07836"/>
    <w:rsid w:val="00E07CB0"/>
    <w:rsid w:val="00E07DCA"/>
    <w:rsid w:val="00E10385"/>
    <w:rsid w:val="00E109E5"/>
    <w:rsid w:val="00E10D9C"/>
    <w:rsid w:val="00E10DD6"/>
    <w:rsid w:val="00E10DD7"/>
    <w:rsid w:val="00E10E24"/>
    <w:rsid w:val="00E10EA6"/>
    <w:rsid w:val="00E11301"/>
    <w:rsid w:val="00E1275A"/>
    <w:rsid w:val="00E12814"/>
    <w:rsid w:val="00E12861"/>
    <w:rsid w:val="00E12FC6"/>
    <w:rsid w:val="00E13267"/>
    <w:rsid w:val="00E13597"/>
    <w:rsid w:val="00E13C30"/>
    <w:rsid w:val="00E13E67"/>
    <w:rsid w:val="00E13F6B"/>
    <w:rsid w:val="00E13F7F"/>
    <w:rsid w:val="00E140E5"/>
    <w:rsid w:val="00E14180"/>
    <w:rsid w:val="00E14287"/>
    <w:rsid w:val="00E14334"/>
    <w:rsid w:val="00E1474C"/>
    <w:rsid w:val="00E14830"/>
    <w:rsid w:val="00E14953"/>
    <w:rsid w:val="00E1496E"/>
    <w:rsid w:val="00E14BE7"/>
    <w:rsid w:val="00E15271"/>
    <w:rsid w:val="00E1570A"/>
    <w:rsid w:val="00E15B57"/>
    <w:rsid w:val="00E16625"/>
    <w:rsid w:val="00E168AD"/>
    <w:rsid w:val="00E16CF2"/>
    <w:rsid w:val="00E172AB"/>
    <w:rsid w:val="00E1751B"/>
    <w:rsid w:val="00E17A74"/>
    <w:rsid w:val="00E17DDA"/>
    <w:rsid w:val="00E20184"/>
    <w:rsid w:val="00E2029D"/>
    <w:rsid w:val="00E20642"/>
    <w:rsid w:val="00E20DEB"/>
    <w:rsid w:val="00E21463"/>
    <w:rsid w:val="00E2189F"/>
    <w:rsid w:val="00E218C6"/>
    <w:rsid w:val="00E219FF"/>
    <w:rsid w:val="00E21AC6"/>
    <w:rsid w:val="00E21BE4"/>
    <w:rsid w:val="00E21CBE"/>
    <w:rsid w:val="00E21E3F"/>
    <w:rsid w:val="00E22191"/>
    <w:rsid w:val="00E225FF"/>
    <w:rsid w:val="00E229A1"/>
    <w:rsid w:val="00E22D30"/>
    <w:rsid w:val="00E22DCF"/>
    <w:rsid w:val="00E2374F"/>
    <w:rsid w:val="00E23A1C"/>
    <w:rsid w:val="00E24289"/>
    <w:rsid w:val="00E2447A"/>
    <w:rsid w:val="00E2462B"/>
    <w:rsid w:val="00E2467F"/>
    <w:rsid w:val="00E24EF0"/>
    <w:rsid w:val="00E2507E"/>
    <w:rsid w:val="00E253F8"/>
    <w:rsid w:val="00E25632"/>
    <w:rsid w:val="00E2563A"/>
    <w:rsid w:val="00E25972"/>
    <w:rsid w:val="00E2597D"/>
    <w:rsid w:val="00E25CCC"/>
    <w:rsid w:val="00E25E72"/>
    <w:rsid w:val="00E26887"/>
    <w:rsid w:val="00E26919"/>
    <w:rsid w:val="00E26B94"/>
    <w:rsid w:val="00E26F98"/>
    <w:rsid w:val="00E27827"/>
    <w:rsid w:val="00E27CFD"/>
    <w:rsid w:val="00E27E81"/>
    <w:rsid w:val="00E27EE0"/>
    <w:rsid w:val="00E30811"/>
    <w:rsid w:val="00E30F19"/>
    <w:rsid w:val="00E31536"/>
    <w:rsid w:val="00E317E3"/>
    <w:rsid w:val="00E319B7"/>
    <w:rsid w:val="00E31B30"/>
    <w:rsid w:val="00E31B6B"/>
    <w:rsid w:val="00E31C24"/>
    <w:rsid w:val="00E32086"/>
    <w:rsid w:val="00E32922"/>
    <w:rsid w:val="00E32A20"/>
    <w:rsid w:val="00E32CAC"/>
    <w:rsid w:val="00E32F2E"/>
    <w:rsid w:val="00E331F1"/>
    <w:rsid w:val="00E333FB"/>
    <w:rsid w:val="00E33BB7"/>
    <w:rsid w:val="00E33C7F"/>
    <w:rsid w:val="00E3416F"/>
    <w:rsid w:val="00E345A5"/>
    <w:rsid w:val="00E3469F"/>
    <w:rsid w:val="00E34A2A"/>
    <w:rsid w:val="00E34C4A"/>
    <w:rsid w:val="00E34D76"/>
    <w:rsid w:val="00E34DC1"/>
    <w:rsid w:val="00E34DCA"/>
    <w:rsid w:val="00E353C1"/>
    <w:rsid w:val="00E35568"/>
    <w:rsid w:val="00E35577"/>
    <w:rsid w:val="00E35851"/>
    <w:rsid w:val="00E35F3E"/>
    <w:rsid w:val="00E362D2"/>
    <w:rsid w:val="00E366E0"/>
    <w:rsid w:val="00E36B38"/>
    <w:rsid w:val="00E36E1B"/>
    <w:rsid w:val="00E36E9E"/>
    <w:rsid w:val="00E37B54"/>
    <w:rsid w:val="00E37E8D"/>
    <w:rsid w:val="00E37E99"/>
    <w:rsid w:val="00E37EF9"/>
    <w:rsid w:val="00E37FAF"/>
    <w:rsid w:val="00E4031C"/>
    <w:rsid w:val="00E40330"/>
    <w:rsid w:val="00E40392"/>
    <w:rsid w:val="00E40475"/>
    <w:rsid w:val="00E405BA"/>
    <w:rsid w:val="00E409B9"/>
    <w:rsid w:val="00E40D0D"/>
    <w:rsid w:val="00E40E59"/>
    <w:rsid w:val="00E40F9B"/>
    <w:rsid w:val="00E4118D"/>
    <w:rsid w:val="00E416D1"/>
    <w:rsid w:val="00E417EE"/>
    <w:rsid w:val="00E42045"/>
    <w:rsid w:val="00E42261"/>
    <w:rsid w:val="00E4231E"/>
    <w:rsid w:val="00E42615"/>
    <w:rsid w:val="00E4265B"/>
    <w:rsid w:val="00E4295E"/>
    <w:rsid w:val="00E434BD"/>
    <w:rsid w:val="00E43511"/>
    <w:rsid w:val="00E43B6D"/>
    <w:rsid w:val="00E44057"/>
    <w:rsid w:val="00E44498"/>
    <w:rsid w:val="00E44559"/>
    <w:rsid w:val="00E44787"/>
    <w:rsid w:val="00E447AF"/>
    <w:rsid w:val="00E449CF"/>
    <w:rsid w:val="00E44ABE"/>
    <w:rsid w:val="00E44AD4"/>
    <w:rsid w:val="00E44AF2"/>
    <w:rsid w:val="00E45317"/>
    <w:rsid w:val="00E453D7"/>
    <w:rsid w:val="00E454FA"/>
    <w:rsid w:val="00E45A0D"/>
    <w:rsid w:val="00E45A94"/>
    <w:rsid w:val="00E45BB8"/>
    <w:rsid w:val="00E45EF3"/>
    <w:rsid w:val="00E45EFE"/>
    <w:rsid w:val="00E45F3E"/>
    <w:rsid w:val="00E45F92"/>
    <w:rsid w:val="00E46308"/>
    <w:rsid w:val="00E465D2"/>
    <w:rsid w:val="00E466B4"/>
    <w:rsid w:val="00E47423"/>
    <w:rsid w:val="00E47511"/>
    <w:rsid w:val="00E47816"/>
    <w:rsid w:val="00E47B78"/>
    <w:rsid w:val="00E47BE6"/>
    <w:rsid w:val="00E50664"/>
    <w:rsid w:val="00E50C76"/>
    <w:rsid w:val="00E50EFF"/>
    <w:rsid w:val="00E5153C"/>
    <w:rsid w:val="00E516A1"/>
    <w:rsid w:val="00E51CF5"/>
    <w:rsid w:val="00E527AD"/>
    <w:rsid w:val="00E530AE"/>
    <w:rsid w:val="00E533FE"/>
    <w:rsid w:val="00E5412D"/>
    <w:rsid w:val="00E54570"/>
    <w:rsid w:val="00E545DD"/>
    <w:rsid w:val="00E54F2D"/>
    <w:rsid w:val="00E55131"/>
    <w:rsid w:val="00E55417"/>
    <w:rsid w:val="00E55501"/>
    <w:rsid w:val="00E5596F"/>
    <w:rsid w:val="00E55B30"/>
    <w:rsid w:val="00E55C34"/>
    <w:rsid w:val="00E55D4C"/>
    <w:rsid w:val="00E55FBD"/>
    <w:rsid w:val="00E56347"/>
    <w:rsid w:val="00E563F5"/>
    <w:rsid w:val="00E5672C"/>
    <w:rsid w:val="00E56BB6"/>
    <w:rsid w:val="00E56F6E"/>
    <w:rsid w:val="00E57D0C"/>
    <w:rsid w:val="00E60398"/>
    <w:rsid w:val="00E60A24"/>
    <w:rsid w:val="00E60AA1"/>
    <w:rsid w:val="00E60C37"/>
    <w:rsid w:val="00E60EA8"/>
    <w:rsid w:val="00E60F0F"/>
    <w:rsid w:val="00E60FBB"/>
    <w:rsid w:val="00E610CC"/>
    <w:rsid w:val="00E61592"/>
    <w:rsid w:val="00E61AAB"/>
    <w:rsid w:val="00E61BC5"/>
    <w:rsid w:val="00E61C25"/>
    <w:rsid w:val="00E61CE6"/>
    <w:rsid w:val="00E61D4B"/>
    <w:rsid w:val="00E6286D"/>
    <w:rsid w:val="00E62A72"/>
    <w:rsid w:val="00E62A77"/>
    <w:rsid w:val="00E62E27"/>
    <w:rsid w:val="00E62E2D"/>
    <w:rsid w:val="00E6318C"/>
    <w:rsid w:val="00E6349A"/>
    <w:rsid w:val="00E64E41"/>
    <w:rsid w:val="00E6552C"/>
    <w:rsid w:val="00E65A00"/>
    <w:rsid w:val="00E65A12"/>
    <w:rsid w:val="00E65AAF"/>
    <w:rsid w:val="00E65C71"/>
    <w:rsid w:val="00E65CC6"/>
    <w:rsid w:val="00E664D0"/>
    <w:rsid w:val="00E66698"/>
    <w:rsid w:val="00E6682E"/>
    <w:rsid w:val="00E66CA3"/>
    <w:rsid w:val="00E66DB5"/>
    <w:rsid w:val="00E67ABE"/>
    <w:rsid w:val="00E70042"/>
    <w:rsid w:val="00E71087"/>
    <w:rsid w:val="00E710C8"/>
    <w:rsid w:val="00E71265"/>
    <w:rsid w:val="00E717AB"/>
    <w:rsid w:val="00E71FB5"/>
    <w:rsid w:val="00E7201E"/>
    <w:rsid w:val="00E72059"/>
    <w:rsid w:val="00E72310"/>
    <w:rsid w:val="00E72379"/>
    <w:rsid w:val="00E72B37"/>
    <w:rsid w:val="00E731E2"/>
    <w:rsid w:val="00E735C7"/>
    <w:rsid w:val="00E737FF"/>
    <w:rsid w:val="00E73B59"/>
    <w:rsid w:val="00E73B63"/>
    <w:rsid w:val="00E73D1E"/>
    <w:rsid w:val="00E73E8A"/>
    <w:rsid w:val="00E7405E"/>
    <w:rsid w:val="00E7438A"/>
    <w:rsid w:val="00E74848"/>
    <w:rsid w:val="00E74A41"/>
    <w:rsid w:val="00E7519B"/>
    <w:rsid w:val="00E75212"/>
    <w:rsid w:val="00E75393"/>
    <w:rsid w:val="00E754D2"/>
    <w:rsid w:val="00E754FD"/>
    <w:rsid w:val="00E75B31"/>
    <w:rsid w:val="00E75BE1"/>
    <w:rsid w:val="00E761DF"/>
    <w:rsid w:val="00E76367"/>
    <w:rsid w:val="00E76844"/>
    <w:rsid w:val="00E76C1F"/>
    <w:rsid w:val="00E779E0"/>
    <w:rsid w:val="00E77A13"/>
    <w:rsid w:val="00E77A1F"/>
    <w:rsid w:val="00E77D89"/>
    <w:rsid w:val="00E77E22"/>
    <w:rsid w:val="00E80070"/>
    <w:rsid w:val="00E803AC"/>
    <w:rsid w:val="00E80C4C"/>
    <w:rsid w:val="00E80DF2"/>
    <w:rsid w:val="00E81015"/>
    <w:rsid w:val="00E81659"/>
    <w:rsid w:val="00E8168A"/>
    <w:rsid w:val="00E817D1"/>
    <w:rsid w:val="00E819A1"/>
    <w:rsid w:val="00E81A53"/>
    <w:rsid w:val="00E81AD2"/>
    <w:rsid w:val="00E8206B"/>
    <w:rsid w:val="00E82403"/>
    <w:rsid w:val="00E82478"/>
    <w:rsid w:val="00E82490"/>
    <w:rsid w:val="00E82505"/>
    <w:rsid w:val="00E8303E"/>
    <w:rsid w:val="00E8336A"/>
    <w:rsid w:val="00E838B8"/>
    <w:rsid w:val="00E83F85"/>
    <w:rsid w:val="00E84AB1"/>
    <w:rsid w:val="00E850BB"/>
    <w:rsid w:val="00E85638"/>
    <w:rsid w:val="00E85673"/>
    <w:rsid w:val="00E8571E"/>
    <w:rsid w:val="00E85804"/>
    <w:rsid w:val="00E85896"/>
    <w:rsid w:val="00E858D6"/>
    <w:rsid w:val="00E85D8A"/>
    <w:rsid w:val="00E86460"/>
    <w:rsid w:val="00E867E3"/>
    <w:rsid w:val="00E86B01"/>
    <w:rsid w:val="00E86DA7"/>
    <w:rsid w:val="00E871C7"/>
    <w:rsid w:val="00E87743"/>
    <w:rsid w:val="00E878D4"/>
    <w:rsid w:val="00E87DE0"/>
    <w:rsid w:val="00E90261"/>
    <w:rsid w:val="00E902B8"/>
    <w:rsid w:val="00E90718"/>
    <w:rsid w:val="00E90B33"/>
    <w:rsid w:val="00E90B96"/>
    <w:rsid w:val="00E90ECC"/>
    <w:rsid w:val="00E911D7"/>
    <w:rsid w:val="00E913F0"/>
    <w:rsid w:val="00E91666"/>
    <w:rsid w:val="00E91668"/>
    <w:rsid w:val="00E91CCA"/>
    <w:rsid w:val="00E91E51"/>
    <w:rsid w:val="00E92715"/>
    <w:rsid w:val="00E92AEB"/>
    <w:rsid w:val="00E92D0E"/>
    <w:rsid w:val="00E92DDF"/>
    <w:rsid w:val="00E9303A"/>
    <w:rsid w:val="00E93753"/>
    <w:rsid w:val="00E9396C"/>
    <w:rsid w:val="00E9428A"/>
    <w:rsid w:val="00E942E7"/>
    <w:rsid w:val="00E94C0A"/>
    <w:rsid w:val="00E94C74"/>
    <w:rsid w:val="00E9509E"/>
    <w:rsid w:val="00E9522A"/>
    <w:rsid w:val="00E955EA"/>
    <w:rsid w:val="00E957BA"/>
    <w:rsid w:val="00E957C5"/>
    <w:rsid w:val="00E95C52"/>
    <w:rsid w:val="00E95D04"/>
    <w:rsid w:val="00E963B6"/>
    <w:rsid w:val="00E9642E"/>
    <w:rsid w:val="00E96630"/>
    <w:rsid w:val="00E96696"/>
    <w:rsid w:val="00E968D1"/>
    <w:rsid w:val="00E9697A"/>
    <w:rsid w:val="00E96F8D"/>
    <w:rsid w:val="00E97617"/>
    <w:rsid w:val="00E97767"/>
    <w:rsid w:val="00E97A96"/>
    <w:rsid w:val="00E97F6C"/>
    <w:rsid w:val="00EA012F"/>
    <w:rsid w:val="00EA0206"/>
    <w:rsid w:val="00EA0362"/>
    <w:rsid w:val="00EA09BF"/>
    <w:rsid w:val="00EA0FDA"/>
    <w:rsid w:val="00EA1161"/>
    <w:rsid w:val="00EA1327"/>
    <w:rsid w:val="00EA1702"/>
    <w:rsid w:val="00EA1927"/>
    <w:rsid w:val="00EA1E2F"/>
    <w:rsid w:val="00EA2309"/>
    <w:rsid w:val="00EA27A9"/>
    <w:rsid w:val="00EA27ED"/>
    <w:rsid w:val="00EA2975"/>
    <w:rsid w:val="00EA29BD"/>
    <w:rsid w:val="00EA2E2D"/>
    <w:rsid w:val="00EA3689"/>
    <w:rsid w:val="00EA36EB"/>
    <w:rsid w:val="00EA390C"/>
    <w:rsid w:val="00EA398B"/>
    <w:rsid w:val="00EA4130"/>
    <w:rsid w:val="00EA44D7"/>
    <w:rsid w:val="00EA451A"/>
    <w:rsid w:val="00EA4617"/>
    <w:rsid w:val="00EA4766"/>
    <w:rsid w:val="00EA483C"/>
    <w:rsid w:val="00EA4AD6"/>
    <w:rsid w:val="00EA4B88"/>
    <w:rsid w:val="00EA4CDB"/>
    <w:rsid w:val="00EA4E23"/>
    <w:rsid w:val="00EA5153"/>
    <w:rsid w:val="00EA5C0B"/>
    <w:rsid w:val="00EA5CB0"/>
    <w:rsid w:val="00EA6050"/>
    <w:rsid w:val="00EA62BF"/>
    <w:rsid w:val="00EA6556"/>
    <w:rsid w:val="00EA69BF"/>
    <w:rsid w:val="00EA7125"/>
    <w:rsid w:val="00EA71F6"/>
    <w:rsid w:val="00EA73B8"/>
    <w:rsid w:val="00EA7572"/>
    <w:rsid w:val="00EA7634"/>
    <w:rsid w:val="00EA763C"/>
    <w:rsid w:val="00EA7861"/>
    <w:rsid w:val="00EA792B"/>
    <w:rsid w:val="00EA7F2F"/>
    <w:rsid w:val="00EA7FA0"/>
    <w:rsid w:val="00EB0495"/>
    <w:rsid w:val="00EB0C4B"/>
    <w:rsid w:val="00EB15F9"/>
    <w:rsid w:val="00EB1EE6"/>
    <w:rsid w:val="00EB1EF7"/>
    <w:rsid w:val="00EB2332"/>
    <w:rsid w:val="00EB241D"/>
    <w:rsid w:val="00EB25E1"/>
    <w:rsid w:val="00EB2CBB"/>
    <w:rsid w:val="00EB2D25"/>
    <w:rsid w:val="00EB2DB5"/>
    <w:rsid w:val="00EB2ECC"/>
    <w:rsid w:val="00EB2FDA"/>
    <w:rsid w:val="00EB300D"/>
    <w:rsid w:val="00EB334F"/>
    <w:rsid w:val="00EB341F"/>
    <w:rsid w:val="00EB360B"/>
    <w:rsid w:val="00EB3622"/>
    <w:rsid w:val="00EB3AC7"/>
    <w:rsid w:val="00EB3BF1"/>
    <w:rsid w:val="00EB3C56"/>
    <w:rsid w:val="00EB3D2E"/>
    <w:rsid w:val="00EB3E31"/>
    <w:rsid w:val="00EB414C"/>
    <w:rsid w:val="00EB4310"/>
    <w:rsid w:val="00EB4505"/>
    <w:rsid w:val="00EB4522"/>
    <w:rsid w:val="00EB4C2A"/>
    <w:rsid w:val="00EB4D5B"/>
    <w:rsid w:val="00EB4F29"/>
    <w:rsid w:val="00EB4F66"/>
    <w:rsid w:val="00EB530A"/>
    <w:rsid w:val="00EB57F0"/>
    <w:rsid w:val="00EB57FA"/>
    <w:rsid w:val="00EB5A44"/>
    <w:rsid w:val="00EB5AA9"/>
    <w:rsid w:val="00EB5E16"/>
    <w:rsid w:val="00EB61C8"/>
    <w:rsid w:val="00EB6309"/>
    <w:rsid w:val="00EB6468"/>
    <w:rsid w:val="00EB65B4"/>
    <w:rsid w:val="00EB6847"/>
    <w:rsid w:val="00EB7053"/>
    <w:rsid w:val="00EB74F1"/>
    <w:rsid w:val="00EB758E"/>
    <w:rsid w:val="00EB7711"/>
    <w:rsid w:val="00EB79B0"/>
    <w:rsid w:val="00EC05D3"/>
    <w:rsid w:val="00EC05EB"/>
    <w:rsid w:val="00EC0CA4"/>
    <w:rsid w:val="00EC0F63"/>
    <w:rsid w:val="00EC1F1B"/>
    <w:rsid w:val="00EC23D3"/>
    <w:rsid w:val="00EC24C2"/>
    <w:rsid w:val="00EC2995"/>
    <w:rsid w:val="00EC2B93"/>
    <w:rsid w:val="00EC2BF6"/>
    <w:rsid w:val="00EC2C9D"/>
    <w:rsid w:val="00EC38A9"/>
    <w:rsid w:val="00EC3A8F"/>
    <w:rsid w:val="00EC3BA8"/>
    <w:rsid w:val="00EC3BDF"/>
    <w:rsid w:val="00EC3C01"/>
    <w:rsid w:val="00EC4460"/>
    <w:rsid w:val="00EC4682"/>
    <w:rsid w:val="00EC46AE"/>
    <w:rsid w:val="00EC4A74"/>
    <w:rsid w:val="00EC4D57"/>
    <w:rsid w:val="00EC559C"/>
    <w:rsid w:val="00EC5A45"/>
    <w:rsid w:val="00EC5D00"/>
    <w:rsid w:val="00EC63BE"/>
    <w:rsid w:val="00EC6BEC"/>
    <w:rsid w:val="00EC6FB6"/>
    <w:rsid w:val="00EC75E0"/>
    <w:rsid w:val="00EC7D6D"/>
    <w:rsid w:val="00ED002C"/>
    <w:rsid w:val="00ED00D6"/>
    <w:rsid w:val="00ED047A"/>
    <w:rsid w:val="00ED0771"/>
    <w:rsid w:val="00ED07C8"/>
    <w:rsid w:val="00ED0BC2"/>
    <w:rsid w:val="00ED0F8D"/>
    <w:rsid w:val="00ED11BE"/>
    <w:rsid w:val="00ED1327"/>
    <w:rsid w:val="00ED17F1"/>
    <w:rsid w:val="00ED203B"/>
    <w:rsid w:val="00ED214E"/>
    <w:rsid w:val="00ED2220"/>
    <w:rsid w:val="00ED2454"/>
    <w:rsid w:val="00ED2A23"/>
    <w:rsid w:val="00ED2CF9"/>
    <w:rsid w:val="00ED2E77"/>
    <w:rsid w:val="00ED2F3D"/>
    <w:rsid w:val="00ED30ED"/>
    <w:rsid w:val="00ED31D0"/>
    <w:rsid w:val="00ED3550"/>
    <w:rsid w:val="00ED3568"/>
    <w:rsid w:val="00ED360E"/>
    <w:rsid w:val="00ED409C"/>
    <w:rsid w:val="00ED4580"/>
    <w:rsid w:val="00ED49EC"/>
    <w:rsid w:val="00ED5016"/>
    <w:rsid w:val="00ED5DAD"/>
    <w:rsid w:val="00ED5EE8"/>
    <w:rsid w:val="00ED6357"/>
    <w:rsid w:val="00ED6459"/>
    <w:rsid w:val="00ED65D4"/>
    <w:rsid w:val="00ED66E6"/>
    <w:rsid w:val="00ED688C"/>
    <w:rsid w:val="00ED70E7"/>
    <w:rsid w:val="00ED77FD"/>
    <w:rsid w:val="00ED787E"/>
    <w:rsid w:val="00ED7AFF"/>
    <w:rsid w:val="00ED7B0E"/>
    <w:rsid w:val="00ED7D95"/>
    <w:rsid w:val="00ED7E85"/>
    <w:rsid w:val="00EE0373"/>
    <w:rsid w:val="00EE0445"/>
    <w:rsid w:val="00EE08BD"/>
    <w:rsid w:val="00EE0B92"/>
    <w:rsid w:val="00EE0E81"/>
    <w:rsid w:val="00EE0FBD"/>
    <w:rsid w:val="00EE127D"/>
    <w:rsid w:val="00EE15B0"/>
    <w:rsid w:val="00EE1664"/>
    <w:rsid w:val="00EE1671"/>
    <w:rsid w:val="00EE1973"/>
    <w:rsid w:val="00EE199D"/>
    <w:rsid w:val="00EE1A52"/>
    <w:rsid w:val="00EE1D0B"/>
    <w:rsid w:val="00EE1E30"/>
    <w:rsid w:val="00EE1E85"/>
    <w:rsid w:val="00EE2506"/>
    <w:rsid w:val="00EE2522"/>
    <w:rsid w:val="00EE2E53"/>
    <w:rsid w:val="00EE2F03"/>
    <w:rsid w:val="00EE31D9"/>
    <w:rsid w:val="00EE3237"/>
    <w:rsid w:val="00EE3B3C"/>
    <w:rsid w:val="00EE3CA2"/>
    <w:rsid w:val="00EE3D0D"/>
    <w:rsid w:val="00EE414C"/>
    <w:rsid w:val="00EE41AD"/>
    <w:rsid w:val="00EE4285"/>
    <w:rsid w:val="00EE449B"/>
    <w:rsid w:val="00EE45BF"/>
    <w:rsid w:val="00EE4608"/>
    <w:rsid w:val="00EE471E"/>
    <w:rsid w:val="00EE47B7"/>
    <w:rsid w:val="00EE4A26"/>
    <w:rsid w:val="00EE50DF"/>
    <w:rsid w:val="00EE53A2"/>
    <w:rsid w:val="00EE5704"/>
    <w:rsid w:val="00EE592D"/>
    <w:rsid w:val="00EE60D8"/>
    <w:rsid w:val="00EE612D"/>
    <w:rsid w:val="00EE6368"/>
    <w:rsid w:val="00EE6678"/>
    <w:rsid w:val="00EE67AB"/>
    <w:rsid w:val="00EE6846"/>
    <w:rsid w:val="00EE685E"/>
    <w:rsid w:val="00EE6EFD"/>
    <w:rsid w:val="00EE71FB"/>
    <w:rsid w:val="00EE7566"/>
    <w:rsid w:val="00EE7B35"/>
    <w:rsid w:val="00EF0010"/>
    <w:rsid w:val="00EF0533"/>
    <w:rsid w:val="00EF055C"/>
    <w:rsid w:val="00EF05EE"/>
    <w:rsid w:val="00EF0955"/>
    <w:rsid w:val="00EF0BFD"/>
    <w:rsid w:val="00EF102C"/>
    <w:rsid w:val="00EF106D"/>
    <w:rsid w:val="00EF11F4"/>
    <w:rsid w:val="00EF167D"/>
    <w:rsid w:val="00EF201B"/>
    <w:rsid w:val="00EF29DD"/>
    <w:rsid w:val="00EF2B7D"/>
    <w:rsid w:val="00EF399D"/>
    <w:rsid w:val="00EF3D4D"/>
    <w:rsid w:val="00EF4133"/>
    <w:rsid w:val="00EF4C73"/>
    <w:rsid w:val="00EF4CC6"/>
    <w:rsid w:val="00EF509E"/>
    <w:rsid w:val="00EF52D3"/>
    <w:rsid w:val="00EF581D"/>
    <w:rsid w:val="00EF5F47"/>
    <w:rsid w:val="00EF658E"/>
    <w:rsid w:val="00EF67B7"/>
    <w:rsid w:val="00EF6DBC"/>
    <w:rsid w:val="00EF6E72"/>
    <w:rsid w:val="00EF74F6"/>
    <w:rsid w:val="00EF7B49"/>
    <w:rsid w:val="00EF7CC6"/>
    <w:rsid w:val="00F0001E"/>
    <w:rsid w:val="00F002B0"/>
    <w:rsid w:val="00F00517"/>
    <w:rsid w:val="00F00593"/>
    <w:rsid w:val="00F006C5"/>
    <w:rsid w:val="00F011E3"/>
    <w:rsid w:val="00F012E1"/>
    <w:rsid w:val="00F016AB"/>
    <w:rsid w:val="00F016BE"/>
    <w:rsid w:val="00F0174A"/>
    <w:rsid w:val="00F0177B"/>
    <w:rsid w:val="00F01DC0"/>
    <w:rsid w:val="00F01E63"/>
    <w:rsid w:val="00F01E67"/>
    <w:rsid w:val="00F0210C"/>
    <w:rsid w:val="00F02226"/>
    <w:rsid w:val="00F023FC"/>
    <w:rsid w:val="00F026A0"/>
    <w:rsid w:val="00F026EB"/>
    <w:rsid w:val="00F0294F"/>
    <w:rsid w:val="00F02B3E"/>
    <w:rsid w:val="00F02C0C"/>
    <w:rsid w:val="00F02F76"/>
    <w:rsid w:val="00F030B1"/>
    <w:rsid w:val="00F033BE"/>
    <w:rsid w:val="00F0341A"/>
    <w:rsid w:val="00F0380B"/>
    <w:rsid w:val="00F03855"/>
    <w:rsid w:val="00F03C4C"/>
    <w:rsid w:val="00F0415C"/>
    <w:rsid w:val="00F0438A"/>
    <w:rsid w:val="00F0441F"/>
    <w:rsid w:val="00F0454D"/>
    <w:rsid w:val="00F04585"/>
    <w:rsid w:val="00F047F6"/>
    <w:rsid w:val="00F04A42"/>
    <w:rsid w:val="00F04C17"/>
    <w:rsid w:val="00F04F52"/>
    <w:rsid w:val="00F05101"/>
    <w:rsid w:val="00F05162"/>
    <w:rsid w:val="00F05351"/>
    <w:rsid w:val="00F058E3"/>
    <w:rsid w:val="00F06BEC"/>
    <w:rsid w:val="00F06DBC"/>
    <w:rsid w:val="00F06F5F"/>
    <w:rsid w:val="00F070C0"/>
    <w:rsid w:val="00F071EA"/>
    <w:rsid w:val="00F0744D"/>
    <w:rsid w:val="00F07525"/>
    <w:rsid w:val="00F075B3"/>
    <w:rsid w:val="00F07C52"/>
    <w:rsid w:val="00F07EBE"/>
    <w:rsid w:val="00F07EF6"/>
    <w:rsid w:val="00F1026B"/>
    <w:rsid w:val="00F10530"/>
    <w:rsid w:val="00F10960"/>
    <w:rsid w:val="00F10A32"/>
    <w:rsid w:val="00F10CA2"/>
    <w:rsid w:val="00F115C1"/>
    <w:rsid w:val="00F11DDB"/>
    <w:rsid w:val="00F11E05"/>
    <w:rsid w:val="00F121AC"/>
    <w:rsid w:val="00F122FA"/>
    <w:rsid w:val="00F12720"/>
    <w:rsid w:val="00F1289E"/>
    <w:rsid w:val="00F12BBD"/>
    <w:rsid w:val="00F12D2A"/>
    <w:rsid w:val="00F12D94"/>
    <w:rsid w:val="00F12DF0"/>
    <w:rsid w:val="00F13151"/>
    <w:rsid w:val="00F137CC"/>
    <w:rsid w:val="00F13961"/>
    <w:rsid w:val="00F13E34"/>
    <w:rsid w:val="00F14119"/>
    <w:rsid w:val="00F14374"/>
    <w:rsid w:val="00F1438B"/>
    <w:rsid w:val="00F1451B"/>
    <w:rsid w:val="00F1469F"/>
    <w:rsid w:val="00F14B37"/>
    <w:rsid w:val="00F14DF6"/>
    <w:rsid w:val="00F14E6B"/>
    <w:rsid w:val="00F14F47"/>
    <w:rsid w:val="00F15207"/>
    <w:rsid w:val="00F15305"/>
    <w:rsid w:val="00F1530F"/>
    <w:rsid w:val="00F1551F"/>
    <w:rsid w:val="00F15695"/>
    <w:rsid w:val="00F1607B"/>
    <w:rsid w:val="00F160AD"/>
    <w:rsid w:val="00F16288"/>
    <w:rsid w:val="00F16AE8"/>
    <w:rsid w:val="00F16ED6"/>
    <w:rsid w:val="00F17114"/>
    <w:rsid w:val="00F174C2"/>
    <w:rsid w:val="00F178CB"/>
    <w:rsid w:val="00F178EA"/>
    <w:rsid w:val="00F17DFC"/>
    <w:rsid w:val="00F20C0B"/>
    <w:rsid w:val="00F20D4B"/>
    <w:rsid w:val="00F20D62"/>
    <w:rsid w:val="00F20EB2"/>
    <w:rsid w:val="00F21167"/>
    <w:rsid w:val="00F21705"/>
    <w:rsid w:val="00F21954"/>
    <w:rsid w:val="00F21A0A"/>
    <w:rsid w:val="00F21EEC"/>
    <w:rsid w:val="00F222A2"/>
    <w:rsid w:val="00F226EE"/>
    <w:rsid w:val="00F233A3"/>
    <w:rsid w:val="00F234BB"/>
    <w:rsid w:val="00F23AD3"/>
    <w:rsid w:val="00F23C91"/>
    <w:rsid w:val="00F23EEF"/>
    <w:rsid w:val="00F2402A"/>
    <w:rsid w:val="00F24376"/>
    <w:rsid w:val="00F243F1"/>
    <w:rsid w:val="00F24B96"/>
    <w:rsid w:val="00F24CE1"/>
    <w:rsid w:val="00F2512C"/>
    <w:rsid w:val="00F2513B"/>
    <w:rsid w:val="00F25662"/>
    <w:rsid w:val="00F257F5"/>
    <w:rsid w:val="00F25EAB"/>
    <w:rsid w:val="00F265F6"/>
    <w:rsid w:val="00F2694A"/>
    <w:rsid w:val="00F2699B"/>
    <w:rsid w:val="00F26C0F"/>
    <w:rsid w:val="00F26D89"/>
    <w:rsid w:val="00F27056"/>
    <w:rsid w:val="00F2722B"/>
    <w:rsid w:val="00F277C2"/>
    <w:rsid w:val="00F27DBD"/>
    <w:rsid w:val="00F301DA"/>
    <w:rsid w:val="00F30434"/>
    <w:rsid w:val="00F30703"/>
    <w:rsid w:val="00F30946"/>
    <w:rsid w:val="00F30AFD"/>
    <w:rsid w:val="00F30B46"/>
    <w:rsid w:val="00F310F2"/>
    <w:rsid w:val="00F3145C"/>
    <w:rsid w:val="00F3145D"/>
    <w:rsid w:val="00F31542"/>
    <w:rsid w:val="00F318C8"/>
    <w:rsid w:val="00F31AA4"/>
    <w:rsid w:val="00F321F3"/>
    <w:rsid w:val="00F326C1"/>
    <w:rsid w:val="00F327C6"/>
    <w:rsid w:val="00F32B0C"/>
    <w:rsid w:val="00F32F90"/>
    <w:rsid w:val="00F3323E"/>
    <w:rsid w:val="00F332D0"/>
    <w:rsid w:val="00F332EA"/>
    <w:rsid w:val="00F3354B"/>
    <w:rsid w:val="00F3359F"/>
    <w:rsid w:val="00F33A0E"/>
    <w:rsid w:val="00F33C67"/>
    <w:rsid w:val="00F33CAD"/>
    <w:rsid w:val="00F33DAE"/>
    <w:rsid w:val="00F33F0A"/>
    <w:rsid w:val="00F33F45"/>
    <w:rsid w:val="00F33FCB"/>
    <w:rsid w:val="00F343F7"/>
    <w:rsid w:val="00F34FF6"/>
    <w:rsid w:val="00F352C1"/>
    <w:rsid w:val="00F355EB"/>
    <w:rsid w:val="00F35B82"/>
    <w:rsid w:val="00F3604D"/>
    <w:rsid w:val="00F36079"/>
    <w:rsid w:val="00F3614E"/>
    <w:rsid w:val="00F362D4"/>
    <w:rsid w:val="00F367DA"/>
    <w:rsid w:val="00F36A0F"/>
    <w:rsid w:val="00F373F4"/>
    <w:rsid w:val="00F3786B"/>
    <w:rsid w:val="00F37891"/>
    <w:rsid w:val="00F37C7A"/>
    <w:rsid w:val="00F4005B"/>
    <w:rsid w:val="00F40243"/>
    <w:rsid w:val="00F407E8"/>
    <w:rsid w:val="00F408A9"/>
    <w:rsid w:val="00F41197"/>
    <w:rsid w:val="00F41334"/>
    <w:rsid w:val="00F41A0D"/>
    <w:rsid w:val="00F41D1F"/>
    <w:rsid w:val="00F41E61"/>
    <w:rsid w:val="00F42193"/>
    <w:rsid w:val="00F421BA"/>
    <w:rsid w:val="00F423F8"/>
    <w:rsid w:val="00F4267A"/>
    <w:rsid w:val="00F42A2A"/>
    <w:rsid w:val="00F42AC5"/>
    <w:rsid w:val="00F42D61"/>
    <w:rsid w:val="00F42D77"/>
    <w:rsid w:val="00F42FD7"/>
    <w:rsid w:val="00F436DF"/>
    <w:rsid w:val="00F43BAF"/>
    <w:rsid w:val="00F43D6B"/>
    <w:rsid w:val="00F43EE6"/>
    <w:rsid w:val="00F44066"/>
    <w:rsid w:val="00F442F4"/>
    <w:rsid w:val="00F443BB"/>
    <w:rsid w:val="00F443F1"/>
    <w:rsid w:val="00F4471B"/>
    <w:rsid w:val="00F44B69"/>
    <w:rsid w:val="00F451BB"/>
    <w:rsid w:val="00F45444"/>
    <w:rsid w:val="00F45514"/>
    <w:rsid w:val="00F4560B"/>
    <w:rsid w:val="00F457BE"/>
    <w:rsid w:val="00F45AE6"/>
    <w:rsid w:val="00F45E17"/>
    <w:rsid w:val="00F45E1D"/>
    <w:rsid w:val="00F46265"/>
    <w:rsid w:val="00F4662E"/>
    <w:rsid w:val="00F4667F"/>
    <w:rsid w:val="00F46F87"/>
    <w:rsid w:val="00F4701D"/>
    <w:rsid w:val="00F470B3"/>
    <w:rsid w:val="00F47264"/>
    <w:rsid w:val="00F4735E"/>
    <w:rsid w:val="00F47735"/>
    <w:rsid w:val="00F478C8"/>
    <w:rsid w:val="00F47BF4"/>
    <w:rsid w:val="00F50264"/>
    <w:rsid w:val="00F50390"/>
    <w:rsid w:val="00F50817"/>
    <w:rsid w:val="00F50C35"/>
    <w:rsid w:val="00F50C62"/>
    <w:rsid w:val="00F50D74"/>
    <w:rsid w:val="00F51214"/>
    <w:rsid w:val="00F517D7"/>
    <w:rsid w:val="00F5187F"/>
    <w:rsid w:val="00F51A11"/>
    <w:rsid w:val="00F51C90"/>
    <w:rsid w:val="00F52228"/>
    <w:rsid w:val="00F524DF"/>
    <w:rsid w:val="00F52731"/>
    <w:rsid w:val="00F52D16"/>
    <w:rsid w:val="00F52D52"/>
    <w:rsid w:val="00F52DF0"/>
    <w:rsid w:val="00F53220"/>
    <w:rsid w:val="00F535EB"/>
    <w:rsid w:val="00F5362F"/>
    <w:rsid w:val="00F539C9"/>
    <w:rsid w:val="00F539E7"/>
    <w:rsid w:val="00F53A46"/>
    <w:rsid w:val="00F53B10"/>
    <w:rsid w:val="00F53C03"/>
    <w:rsid w:val="00F53C09"/>
    <w:rsid w:val="00F540B3"/>
    <w:rsid w:val="00F54114"/>
    <w:rsid w:val="00F5435C"/>
    <w:rsid w:val="00F545BD"/>
    <w:rsid w:val="00F5467C"/>
    <w:rsid w:val="00F547C8"/>
    <w:rsid w:val="00F54CEB"/>
    <w:rsid w:val="00F54FF9"/>
    <w:rsid w:val="00F5518F"/>
    <w:rsid w:val="00F55606"/>
    <w:rsid w:val="00F55B0D"/>
    <w:rsid w:val="00F563DA"/>
    <w:rsid w:val="00F56519"/>
    <w:rsid w:val="00F5664E"/>
    <w:rsid w:val="00F56CE1"/>
    <w:rsid w:val="00F57048"/>
    <w:rsid w:val="00F57270"/>
    <w:rsid w:val="00F573E5"/>
    <w:rsid w:val="00F576A3"/>
    <w:rsid w:val="00F576B5"/>
    <w:rsid w:val="00F5775D"/>
    <w:rsid w:val="00F57784"/>
    <w:rsid w:val="00F579D4"/>
    <w:rsid w:val="00F579E0"/>
    <w:rsid w:val="00F60842"/>
    <w:rsid w:val="00F608DF"/>
    <w:rsid w:val="00F60FF0"/>
    <w:rsid w:val="00F61607"/>
    <w:rsid w:val="00F61874"/>
    <w:rsid w:val="00F61930"/>
    <w:rsid w:val="00F61BB9"/>
    <w:rsid w:val="00F62281"/>
    <w:rsid w:val="00F62673"/>
    <w:rsid w:val="00F6278B"/>
    <w:rsid w:val="00F62ABE"/>
    <w:rsid w:val="00F62ACA"/>
    <w:rsid w:val="00F62DC4"/>
    <w:rsid w:val="00F63161"/>
    <w:rsid w:val="00F63173"/>
    <w:rsid w:val="00F63228"/>
    <w:rsid w:val="00F63307"/>
    <w:rsid w:val="00F636AE"/>
    <w:rsid w:val="00F6398A"/>
    <w:rsid w:val="00F63B02"/>
    <w:rsid w:val="00F63E12"/>
    <w:rsid w:val="00F63F27"/>
    <w:rsid w:val="00F64370"/>
    <w:rsid w:val="00F64514"/>
    <w:rsid w:val="00F64874"/>
    <w:rsid w:val="00F64C16"/>
    <w:rsid w:val="00F64CC6"/>
    <w:rsid w:val="00F65785"/>
    <w:rsid w:val="00F657B3"/>
    <w:rsid w:val="00F658D7"/>
    <w:rsid w:val="00F658F1"/>
    <w:rsid w:val="00F65941"/>
    <w:rsid w:val="00F65A15"/>
    <w:rsid w:val="00F65E16"/>
    <w:rsid w:val="00F65F17"/>
    <w:rsid w:val="00F662F2"/>
    <w:rsid w:val="00F66CEA"/>
    <w:rsid w:val="00F67452"/>
    <w:rsid w:val="00F67BCF"/>
    <w:rsid w:val="00F67D85"/>
    <w:rsid w:val="00F67FAD"/>
    <w:rsid w:val="00F70569"/>
    <w:rsid w:val="00F7063C"/>
    <w:rsid w:val="00F70AF7"/>
    <w:rsid w:val="00F70D06"/>
    <w:rsid w:val="00F70D5F"/>
    <w:rsid w:val="00F70DCF"/>
    <w:rsid w:val="00F70F04"/>
    <w:rsid w:val="00F711F9"/>
    <w:rsid w:val="00F71370"/>
    <w:rsid w:val="00F715B7"/>
    <w:rsid w:val="00F716C4"/>
    <w:rsid w:val="00F71846"/>
    <w:rsid w:val="00F71940"/>
    <w:rsid w:val="00F71B08"/>
    <w:rsid w:val="00F71B3A"/>
    <w:rsid w:val="00F71CE5"/>
    <w:rsid w:val="00F71DAC"/>
    <w:rsid w:val="00F73143"/>
    <w:rsid w:val="00F73417"/>
    <w:rsid w:val="00F73C73"/>
    <w:rsid w:val="00F73F73"/>
    <w:rsid w:val="00F74678"/>
    <w:rsid w:val="00F748A7"/>
    <w:rsid w:val="00F74924"/>
    <w:rsid w:val="00F74A9A"/>
    <w:rsid w:val="00F74FC0"/>
    <w:rsid w:val="00F75B0E"/>
    <w:rsid w:val="00F75EBF"/>
    <w:rsid w:val="00F76083"/>
    <w:rsid w:val="00F76D23"/>
    <w:rsid w:val="00F770F1"/>
    <w:rsid w:val="00F7750C"/>
    <w:rsid w:val="00F77A1B"/>
    <w:rsid w:val="00F77E1F"/>
    <w:rsid w:val="00F800F9"/>
    <w:rsid w:val="00F801E9"/>
    <w:rsid w:val="00F80652"/>
    <w:rsid w:val="00F809DE"/>
    <w:rsid w:val="00F80A10"/>
    <w:rsid w:val="00F80CA4"/>
    <w:rsid w:val="00F80E55"/>
    <w:rsid w:val="00F80ED5"/>
    <w:rsid w:val="00F80F4C"/>
    <w:rsid w:val="00F81269"/>
    <w:rsid w:val="00F8143F"/>
    <w:rsid w:val="00F81440"/>
    <w:rsid w:val="00F81835"/>
    <w:rsid w:val="00F818D1"/>
    <w:rsid w:val="00F81B45"/>
    <w:rsid w:val="00F81CC4"/>
    <w:rsid w:val="00F81F75"/>
    <w:rsid w:val="00F828D4"/>
    <w:rsid w:val="00F82EC7"/>
    <w:rsid w:val="00F83163"/>
    <w:rsid w:val="00F83174"/>
    <w:rsid w:val="00F83564"/>
    <w:rsid w:val="00F837EA"/>
    <w:rsid w:val="00F83E76"/>
    <w:rsid w:val="00F842E1"/>
    <w:rsid w:val="00F85563"/>
    <w:rsid w:val="00F8570C"/>
    <w:rsid w:val="00F85A22"/>
    <w:rsid w:val="00F85C06"/>
    <w:rsid w:val="00F8734C"/>
    <w:rsid w:val="00F87693"/>
    <w:rsid w:val="00F87BC8"/>
    <w:rsid w:val="00F90280"/>
    <w:rsid w:val="00F9034E"/>
    <w:rsid w:val="00F904F6"/>
    <w:rsid w:val="00F90A06"/>
    <w:rsid w:val="00F90F0B"/>
    <w:rsid w:val="00F91217"/>
    <w:rsid w:val="00F91417"/>
    <w:rsid w:val="00F920FB"/>
    <w:rsid w:val="00F92405"/>
    <w:rsid w:val="00F92446"/>
    <w:rsid w:val="00F92510"/>
    <w:rsid w:val="00F92575"/>
    <w:rsid w:val="00F925AC"/>
    <w:rsid w:val="00F928F1"/>
    <w:rsid w:val="00F9290A"/>
    <w:rsid w:val="00F9296A"/>
    <w:rsid w:val="00F929B2"/>
    <w:rsid w:val="00F92CF7"/>
    <w:rsid w:val="00F9311A"/>
    <w:rsid w:val="00F93786"/>
    <w:rsid w:val="00F93BA0"/>
    <w:rsid w:val="00F942A5"/>
    <w:rsid w:val="00F942B6"/>
    <w:rsid w:val="00F94336"/>
    <w:rsid w:val="00F94A8B"/>
    <w:rsid w:val="00F94D6E"/>
    <w:rsid w:val="00F94FA1"/>
    <w:rsid w:val="00F9519F"/>
    <w:rsid w:val="00F95246"/>
    <w:rsid w:val="00F95584"/>
    <w:rsid w:val="00F95906"/>
    <w:rsid w:val="00F959F6"/>
    <w:rsid w:val="00F95A0E"/>
    <w:rsid w:val="00F95B2A"/>
    <w:rsid w:val="00F95E81"/>
    <w:rsid w:val="00F9602C"/>
    <w:rsid w:val="00F96297"/>
    <w:rsid w:val="00F962B7"/>
    <w:rsid w:val="00F96641"/>
    <w:rsid w:val="00F96806"/>
    <w:rsid w:val="00F96B0F"/>
    <w:rsid w:val="00F96CC7"/>
    <w:rsid w:val="00F96D21"/>
    <w:rsid w:val="00F96E27"/>
    <w:rsid w:val="00F96ECD"/>
    <w:rsid w:val="00F97238"/>
    <w:rsid w:val="00F9788B"/>
    <w:rsid w:val="00F97B88"/>
    <w:rsid w:val="00F97C13"/>
    <w:rsid w:val="00F97FCF"/>
    <w:rsid w:val="00FA0000"/>
    <w:rsid w:val="00FA0099"/>
    <w:rsid w:val="00FA0A76"/>
    <w:rsid w:val="00FA11B8"/>
    <w:rsid w:val="00FA148B"/>
    <w:rsid w:val="00FA14CE"/>
    <w:rsid w:val="00FA1569"/>
    <w:rsid w:val="00FA18B0"/>
    <w:rsid w:val="00FA1A23"/>
    <w:rsid w:val="00FA1F5C"/>
    <w:rsid w:val="00FA20BB"/>
    <w:rsid w:val="00FA210C"/>
    <w:rsid w:val="00FA255B"/>
    <w:rsid w:val="00FA2619"/>
    <w:rsid w:val="00FA273B"/>
    <w:rsid w:val="00FA2C7B"/>
    <w:rsid w:val="00FA318C"/>
    <w:rsid w:val="00FA3197"/>
    <w:rsid w:val="00FA34FD"/>
    <w:rsid w:val="00FA3569"/>
    <w:rsid w:val="00FA40B4"/>
    <w:rsid w:val="00FA42FE"/>
    <w:rsid w:val="00FA4AE1"/>
    <w:rsid w:val="00FA4C59"/>
    <w:rsid w:val="00FA4E6A"/>
    <w:rsid w:val="00FA519F"/>
    <w:rsid w:val="00FA51B9"/>
    <w:rsid w:val="00FA56B8"/>
    <w:rsid w:val="00FA5C5B"/>
    <w:rsid w:val="00FA5EF6"/>
    <w:rsid w:val="00FA60E7"/>
    <w:rsid w:val="00FA63EA"/>
    <w:rsid w:val="00FA68EC"/>
    <w:rsid w:val="00FA6A2E"/>
    <w:rsid w:val="00FA6AF2"/>
    <w:rsid w:val="00FA6BF8"/>
    <w:rsid w:val="00FA6C40"/>
    <w:rsid w:val="00FA6FF0"/>
    <w:rsid w:val="00FA7508"/>
    <w:rsid w:val="00FA79BF"/>
    <w:rsid w:val="00FA7A8A"/>
    <w:rsid w:val="00FA7CB5"/>
    <w:rsid w:val="00FA7D71"/>
    <w:rsid w:val="00FA7F7B"/>
    <w:rsid w:val="00FB00AC"/>
    <w:rsid w:val="00FB012F"/>
    <w:rsid w:val="00FB0142"/>
    <w:rsid w:val="00FB0CDA"/>
    <w:rsid w:val="00FB1256"/>
    <w:rsid w:val="00FB13BD"/>
    <w:rsid w:val="00FB163C"/>
    <w:rsid w:val="00FB196C"/>
    <w:rsid w:val="00FB1B62"/>
    <w:rsid w:val="00FB1BBD"/>
    <w:rsid w:val="00FB1D5C"/>
    <w:rsid w:val="00FB22B4"/>
    <w:rsid w:val="00FB34B8"/>
    <w:rsid w:val="00FB364F"/>
    <w:rsid w:val="00FB3A7D"/>
    <w:rsid w:val="00FB3BBB"/>
    <w:rsid w:val="00FB43D3"/>
    <w:rsid w:val="00FB46C1"/>
    <w:rsid w:val="00FB4EA0"/>
    <w:rsid w:val="00FB50C4"/>
    <w:rsid w:val="00FB515E"/>
    <w:rsid w:val="00FB5483"/>
    <w:rsid w:val="00FB579C"/>
    <w:rsid w:val="00FB6917"/>
    <w:rsid w:val="00FB6B63"/>
    <w:rsid w:val="00FB6C0F"/>
    <w:rsid w:val="00FB7DA8"/>
    <w:rsid w:val="00FC0A05"/>
    <w:rsid w:val="00FC0EE1"/>
    <w:rsid w:val="00FC102A"/>
    <w:rsid w:val="00FC10ED"/>
    <w:rsid w:val="00FC13B8"/>
    <w:rsid w:val="00FC188C"/>
    <w:rsid w:val="00FC1F5D"/>
    <w:rsid w:val="00FC2015"/>
    <w:rsid w:val="00FC238C"/>
    <w:rsid w:val="00FC2962"/>
    <w:rsid w:val="00FC2EAA"/>
    <w:rsid w:val="00FC3059"/>
    <w:rsid w:val="00FC338B"/>
    <w:rsid w:val="00FC3475"/>
    <w:rsid w:val="00FC34EA"/>
    <w:rsid w:val="00FC35BA"/>
    <w:rsid w:val="00FC37DE"/>
    <w:rsid w:val="00FC3B25"/>
    <w:rsid w:val="00FC3E01"/>
    <w:rsid w:val="00FC3F04"/>
    <w:rsid w:val="00FC47EA"/>
    <w:rsid w:val="00FC4DC1"/>
    <w:rsid w:val="00FC4F75"/>
    <w:rsid w:val="00FC50EB"/>
    <w:rsid w:val="00FC5323"/>
    <w:rsid w:val="00FC5543"/>
    <w:rsid w:val="00FC58C7"/>
    <w:rsid w:val="00FC58DD"/>
    <w:rsid w:val="00FC5DAD"/>
    <w:rsid w:val="00FC627D"/>
    <w:rsid w:val="00FC63DD"/>
    <w:rsid w:val="00FC650E"/>
    <w:rsid w:val="00FC69FD"/>
    <w:rsid w:val="00FC71AD"/>
    <w:rsid w:val="00FC743D"/>
    <w:rsid w:val="00FC7653"/>
    <w:rsid w:val="00FC7B15"/>
    <w:rsid w:val="00FD0782"/>
    <w:rsid w:val="00FD0B6A"/>
    <w:rsid w:val="00FD0B86"/>
    <w:rsid w:val="00FD0DE6"/>
    <w:rsid w:val="00FD146D"/>
    <w:rsid w:val="00FD1A93"/>
    <w:rsid w:val="00FD1AD1"/>
    <w:rsid w:val="00FD1CE7"/>
    <w:rsid w:val="00FD22AD"/>
    <w:rsid w:val="00FD2691"/>
    <w:rsid w:val="00FD26EC"/>
    <w:rsid w:val="00FD2879"/>
    <w:rsid w:val="00FD2902"/>
    <w:rsid w:val="00FD349A"/>
    <w:rsid w:val="00FD3B2B"/>
    <w:rsid w:val="00FD3BE8"/>
    <w:rsid w:val="00FD3F4B"/>
    <w:rsid w:val="00FD4279"/>
    <w:rsid w:val="00FD462E"/>
    <w:rsid w:val="00FD47C2"/>
    <w:rsid w:val="00FD4C13"/>
    <w:rsid w:val="00FD4DD3"/>
    <w:rsid w:val="00FD50C5"/>
    <w:rsid w:val="00FD5181"/>
    <w:rsid w:val="00FD5348"/>
    <w:rsid w:val="00FD54EB"/>
    <w:rsid w:val="00FD5530"/>
    <w:rsid w:val="00FD5669"/>
    <w:rsid w:val="00FD599C"/>
    <w:rsid w:val="00FD5CDF"/>
    <w:rsid w:val="00FD5FCD"/>
    <w:rsid w:val="00FD650C"/>
    <w:rsid w:val="00FD67BD"/>
    <w:rsid w:val="00FD6810"/>
    <w:rsid w:val="00FD700D"/>
    <w:rsid w:val="00FD76BA"/>
    <w:rsid w:val="00FD7CB6"/>
    <w:rsid w:val="00FD7D23"/>
    <w:rsid w:val="00FE00F7"/>
    <w:rsid w:val="00FE01E5"/>
    <w:rsid w:val="00FE028D"/>
    <w:rsid w:val="00FE0332"/>
    <w:rsid w:val="00FE0477"/>
    <w:rsid w:val="00FE051A"/>
    <w:rsid w:val="00FE0645"/>
    <w:rsid w:val="00FE0862"/>
    <w:rsid w:val="00FE0959"/>
    <w:rsid w:val="00FE0BE0"/>
    <w:rsid w:val="00FE0F04"/>
    <w:rsid w:val="00FE1006"/>
    <w:rsid w:val="00FE1BBF"/>
    <w:rsid w:val="00FE1CE8"/>
    <w:rsid w:val="00FE266B"/>
    <w:rsid w:val="00FE26D9"/>
    <w:rsid w:val="00FE294E"/>
    <w:rsid w:val="00FE2B24"/>
    <w:rsid w:val="00FE2C82"/>
    <w:rsid w:val="00FE2E05"/>
    <w:rsid w:val="00FE2EB0"/>
    <w:rsid w:val="00FE316B"/>
    <w:rsid w:val="00FE34BD"/>
    <w:rsid w:val="00FE3AAE"/>
    <w:rsid w:val="00FE3F0B"/>
    <w:rsid w:val="00FE4005"/>
    <w:rsid w:val="00FE40CE"/>
    <w:rsid w:val="00FE4607"/>
    <w:rsid w:val="00FE48D0"/>
    <w:rsid w:val="00FE57D2"/>
    <w:rsid w:val="00FE5B45"/>
    <w:rsid w:val="00FE5BD2"/>
    <w:rsid w:val="00FE5C1B"/>
    <w:rsid w:val="00FE5D53"/>
    <w:rsid w:val="00FE60E8"/>
    <w:rsid w:val="00FE669E"/>
    <w:rsid w:val="00FE6A3E"/>
    <w:rsid w:val="00FE6A46"/>
    <w:rsid w:val="00FE7403"/>
    <w:rsid w:val="00FE77C1"/>
    <w:rsid w:val="00FE786B"/>
    <w:rsid w:val="00FE7A8E"/>
    <w:rsid w:val="00FF02A1"/>
    <w:rsid w:val="00FF054C"/>
    <w:rsid w:val="00FF07B1"/>
    <w:rsid w:val="00FF087E"/>
    <w:rsid w:val="00FF09BD"/>
    <w:rsid w:val="00FF09D9"/>
    <w:rsid w:val="00FF0ACC"/>
    <w:rsid w:val="00FF0BD5"/>
    <w:rsid w:val="00FF0F17"/>
    <w:rsid w:val="00FF129E"/>
    <w:rsid w:val="00FF137E"/>
    <w:rsid w:val="00FF1731"/>
    <w:rsid w:val="00FF1752"/>
    <w:rsid w:val="00FF1BC8"/>
    <w:rsid w:val="00FF1D84"/>
    <w:rsid w:val="00FF2213"/>
    <w:rsid w:val="00FF2418"/>
    <w:rsid w:val="00FF25EC"/>
    <w:rsid w:val="00FF2822"/>
    <w:rsid w:val="00FF3591"/>
    <w:rsid w:val="00FF39C5"/>
    <w:rsid w:val="00FF3C84"/>
    <w:rsid w:val="00FF3D93"/>
    <w:rsid w:val="00FF3DDF"/>
    <w:rsid w:val="00FF4488"/>
    <w:rsid w:val="00FF4566"/>
    <w:rsid w:val="00FF4577"/>
    <w:rsid w:val="00FF4661"/>
    <w:rsid w:val="00FF476B"/>
    <w:rsid w:val="00FF4BAE"/>
    <w:rsid w:val="00FF50CA"/>
    <w:rsid w:val="00FF55CE"/>
    <w:rsid w:val="00FF57BD"/>
    <w:rsid w:val="00FF58E0"/>
    <w:rsid w:val="00FF5F3D"/>
    <w:rsid w:val="00FF6073"/>
    <w:rsid w:val="00FF60E3"/>
    <w:rsid w:val="00FF6320"/>
    <w:rsid w:val="00FF69DC"/>
    <w:rsid w:val="00FF6EA6"/>
    <w:rsid w:val="00FF6EBC"/>
    <w:rsid w:val="00FF6F78"/>
    <w:rsid w:val="00FF7463"/>
    <w:rsid w:val="00FF77DB"/>
    <w:rsid w:val="00FF7BDD"/>
    <w:rsid w:val="00FF7C1B"/>
    <w:rsid w:val="00FF7F4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9D7886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rsid w:val="00114F7A"/>
    <w:rPr>
      <w:sz w:val="16"/>
      <w:szCs w:val="16"/>
    </w:rPr>
  </w:style>
  <w:style w:type="paragraph" w:styleId="CommentText">
    <w:name w:val="annotation text"/>
    <w:basedOn w:val="Normal"/>
    <w:link w:val="CommentTextChar"/>
    <w:rsid w:val="00114F7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14F7A"/>
  </w:style>
  <w:style w:type="paragraph" w:styleId="CommentSubject">
    <w:name w:val="annotation subject"/>
    <w:basedOn w:val="CommentText"/>
    <w:next w:val="CommentText"/>
    <w:link w:val="CommentSubjectChar"/>
    <w:rsid w:val="00114F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114F7A"/>
    <w:rPr>
      <w:b/>
      <w:bCs/>
    </w:rPr>
  </w:style>
  <w:style w:type="paragraph" w:styleId="BalloonText">
    <w:name w:val="Balloon Text"/>
    <w:basedOn w:val="Normal"/>
    <w:link w:val="BalloonTextChar"/>
    <w:rsid w:val="00114F7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114F7A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character" w:styleId="CommentReference">
    <w:name w:val="annotation reference"/>
    <w:basedOn w:val="DefaultParagraphFont"/>
    <w:rsid w:val="00114F7A"/>
    <w:rPr>
      <w:sz w:val="16"/>
      <w:szCs w:val="16"/>
    </w:rPr>
  </w:style>
  <w:style w:type="paragraph" w:styleId="CommentText">
    <w:name w:val="annotation text"/>
    <w:basedOn w:val="Normal"/>
    <w:link w:val="CommentTextChar"/>
    <w:rsid w:val="00114F7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14F7A"/>
  </w:style>
  <w:style w:type="paragraph" w:styleId="CommentSubject">
    <w:name w:val="annotation subject"/>
    <w:basedOn w:val="CommentText"/>
    <w:next w:val="CommentText"/>
    <w:link w:val="CommentSubjectChar"/>
    <w:rsid w:val="00114F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114F7A"/>
    <w:rPr>
      <w:b/>
      <w:bCs/>
    </w:rPr>
  </w:style>
  <w:style w:type="paragraph" w:styleId="BalloonText">
    <w:name w:val="Balloon Text"/>
    <w:basedOn w:val="Normal"/>
    <w:link w:val="BalloonTextChar"/>
    <w:rsid w:val="00114F7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114F7A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microsoft.com/office/2007/relationships/stylesWithEffects" Target="stylesWithEffect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097</Words>
  <Characters>6175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lementary Methods S1:</vt:lpstr>
    </vt:vector>
  </TitlesOfParts>
  <Company>Buck Institute</Company>
  <LinksUpToDate>false</LinksUpToDate>
  <CharactersWithSpaces>72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Methods S1:</dc:title>
  <dc:creator>bschilling</dc:creator>
  <cp:lastModifiedBy>Jason Held</cp:lastModifiedBy>
  <cp:revision>3</cp:revision>
  <cp:lastPrinted>2012-09-05T21:08:00Z</cp:lastPrinted>
  <dcterms:created xsi:type="dcterms:W3CDTF">2013-01-28T18:17:00Z</dcterms:created>
  <dcterms:modified xsi:type="dcterms:W3CDTF">2013-01-28T18:18:00Z</dcterms:modified>
</cp:coreProperties>
</file>